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8A0957" w14:textId="55B1BEE6" w:rsidR="00E92D68" w:rsidRPr="00362C42" w:rsidRDefault="00B7622A" w:rsidP="00FF74DD">
      <w:pPr>
        <w:jc w:val="center"/>
        <w:rPr>
          <w:shd w:val="clear" w:color="auto" w:fill="FFFFFF"/>
        </w:rPr>
      </w:pPr>
      <w:r w:rsidRPr="00362C42">
        <w:rPr>
          <w:shd w:val="clear" w:color="auto" w:fill="FFFFFF"/>
        </w:rPr>
        <w:t>Modules</w:t>
      </w:r>
      <w:r w:rsidR="00FF74DD" w:rsidRPr="00362C42">
        <w:rPr>
          <w:shd w:val="clear" w:color="auto" w:fill="FFFFFF"/>
        </w:rPr>
        <w:t xml:space="preserve"> of </w:t>
      </w:r>
      <w:r w:rsidR="00CD6F01">
        <w:rPr>
          <w:shd w:val="clear" w:color="auto" w:fill="FFFFFF"/>
        </w:rPr>
        <w:t>E</w:t>
      </w:r>
      <w:r w:rsidR="00FF74DD" w:rsidRPr="00362C42">
        <w:rPr>
          <w:shd w:val="clear" w:color="auto" w:fill="FFFFFF"/>
        </w:rPr>
        <w:t xml:space="preserve">ffector T cell </w:t>
      </w:r>
      <w:r w:rsidR="00CD6F01">
        <w:rPr>
          <w:shd w:val="clear" w:color="auto" w:fill="FFFFFF"/>
        </w:rPr>
        <w:t>C</w:t>
      </w:r>
      <w:r w:rsidR="00FF74DD" w:rsidRPr="00362C42">
        <w:rPr>
          <w:shd w:val="clear" w:color="auto" w:fill="FFFFFF"/>
        </w:rPr>
        <w:t xml:space="preserve">ytolytic </w:t>
      </w:r>
      <w:r w:rsidR="00CD6F01">
        <w:rPr>
          <w:shd w:val="clear" w:color="auto" w:fill="FFFFFF"/>
        </w:rPr>
        <w:t>A</w:t>
      </w:r>
      <w:r w:rsidR="00FF74DD" w:rsidRPr="00362C42">
        <w:rPr>
          <w:shd w:val="clear" w:color="auto" w:fill="FFFFFF"/>
        </w:rPr>
        <w:t xml:space="preserve">ctivity are </w:t>
      </w:r>
      <w:r w:rsidR="00CD6F01">
        <w:rPr>
          <w:shd w:val="clear" w:color="auto" w:fill="FFFFFF"/>
        </w:rPr>
        <w:t>P</w:t>
      </w:r>
      <w:r w:rsidR="00FF74DD" w:rsidRPr="00362C42">
        <w:rPr>
          <w:shd w:val="clear" w:color="auto" w:fill="FFFFFF"/>
        </w:rPr>
        <w:t xml:space="preserve">rognostic in </w:t>
      </w:r>
      <w:r w:rsidR="00CD6F01">
        <w:rPr>
          <w:shd w:val="clear" w:color="auto" w:fill="FFFFFF"/>
        </w:rPr>
        <w:t>M</w:t>
      </w:r>
      <w:r w:rsidR="00FF74DD" w:rsidRPr="00362C42">
        <w:rPr>
          <w:shd w:val="clear" w:color="auto" w:fill="FFFFFF"/>
        </w:rPr>
        <w:t xml:space="preserve">ultiple </w:t>
      </w:r>
      <w:r w:rsidR="00CD6F01">
        <w:rPr>
          <w:shd w:val="clear" w:color="auto" w:fill="FFFFFF"/>
        </w:rPr>
        <w:t>S</w:t>
      </w:r>
      <w:r w:rsidR="00FF74DD" w:rsidRPr="00362C42">
        <w:rPr>
          <w:shd w:val="clear" w:color="auto" w:fill="FFFFFF"/>
        </w:rPr>
        <w:t xml:space="preserve">olid </w:t>
      </w:r>
      <w:r w:rsidR="00CD6F01">
        <w:rPr>
          <w:shd w:val="clear" w:color="auto" w:fill="FFFFFF"/>
        </w:rPr>
        <w:t>T</w:t>
      </w:r>
      <w:r w:rsidR="00FF74DD" w:rsidRPr="00362C42">
        <w:rPr>
          <w:shd w:val="clear" w:color="auto" w:fill="FFFFFF"/>
        </w:rPr>
        <w:t xml:space="preserve">umors and are </w:t>
      </w:r>
      <w:r w:rsidR="00CD6F01">
        <w:rPr>
          <w:shd w:val="clear" w:color="auto" w:fill="FFFFFF"/>
        </w:rPr>
        <w:t>P</w:t>
      </w:r>
      <w:r w:rsidR="00FF74DD" w:rsidRPr="00362C42">
        <w:rPr>
          <w:shd w:val="clear" w:color="auto" w:fill="FFFFFF"/>
        </w:rPr>
        <w:t xml:space="preserve">redictive of </w:t>
      </w:r>
      <w:r w:rsidR="00CD6F01">
        <w:rPr>
          <w:shd w:val="clear" w:color="auto" w:fill="FFFFFF"/>
        </w:rPr>
        <w:t>R</w:t>
      </w:r>
      <w:r w:rsidR="00FF74DD" w:rsidRPr="00362C42">
        <w:rPr>
          <w:shd w:val="clear" w:color="auto" w:fill="FFFFFF"/>
        </w:rPr>
        <w:t xml:space="preserve">esponse to </w:t>
      </w:r>
      <w:r w:rsidR="00CD6F01">
        <w:rPr>
          <w:shd w:val="clear" w:color="auto" w:fill="FFFFFF"/>
        </w:rPr>
        <w:t>I</w:t>
      </w:r>
      <w:r w:rsidR="00FF74DD" w:rsidRPr="00362C42">
        <w:rPr>
          <w:shd w:val="clear" w:color="auto" w:fill="FFFFFF"/>
        </w:rPr>
        <w:t xml:space="preserve">mmune </w:t>
      </w:r>
      <w:r w:rsidR="00CD6F01">
        <w:rPr>
          <w:shd w:val="clear" w:color="auto" w:fill="FFFFFF"/>
        </w:rPr>
        <w:t>C</w:t>
      </w:r>
      <w:r w:rsidR="00FF74DD" w:rsidRPr="00362C42">
        <w:rPr>
          <w:shd w:val="clear" w:color="auto" w:fill="FFFFFF"/>
        </w:rPr>
        <w:t xml:space="preserve">heckpoint </w:t>
      </w:r>
      <w:r w:rsidR="00CD6F01">
        <w:rPr>
          <w:shd w:val="clear" w:color="auto" w:fill="FFFFFF"/>
        </w:rPr>
        <w:t>B</w:t>
      </w:r>
      <w:r w:rsidR="00FF74DD" w:rsidRPr="00362C42">
        <w:rPr>
          <w:shd w:val="clear" w:color="auto" w:fill="FFFFFF"/>
        </w:rPr>
        <w:t xml:space="preserve">lockade </w:t>
      </w:r>
      <w:r w:rsidR="00CD6F01">
        <w:rPr>
          <w:shd w:val="clear" w:color="auto" w:fill="FFFFFF"/>
        </w:rPr>
        <w:t>T</w:t>
      </w:r>
      <w:r w:rsidR="00FF74DD" w:rsidRPr="00362C42">
        <w:rPr>
          <w:shd w:val="clear" w:color="auto" w:fill="FFFFFF"/>
        </w:rPr>
        <w:t>herapy.</w:t>
      </w:r>
    </w:p>
    <w:p w14:paraId="3314DFA1" w14:textId="42D3EC8B" w:rsidR="00FF74DD" w:rsidRPr="00362C42" w:rsidRDefault="00FF74DD" w:rsidP="00FF74DD">
      <w:pPr>
        <w:jc w:val="center"/>
        <w:rPr>
          <w:shd w:val="clear" w:color="auto" w:fill="FFFFFF"/>
        </w:rPr>
      </w:pPr>
    </w:p>
    <w:p w14:paraId="57266E28" w14:textId="0D098848" w:rsidR="00FF74DD" w:rsidRDefault="003516E7" w:rsidP="00FF74DD">
      <w:pPr>
        <w:jc w:val="center"/>
        <w:rPr>
          <w:shd w:val="clear" w:color="auto" w:fill="FFFFFF"/>
        </w:rPr>
      </w:pPr>
      <w:r>
        <w:rPr>
          <w:shd w:val="clear" w:color="auto" w:fill="FFFFFF"/>
        </w:rPr>
        <w:t xml:space="preserve">Chaitanya R. </w:t>
      </w:r>
      <w:r w:rsidR="00FF74DD" w:rsidRPr="00362C42">
        <w:rPr>
          <w:shd w:val="clear" w:color="auto" w:fill="FFFFFF"/>
        </w:rPr>
        <w:t>Acharya</w:t>
      </w:r>
      <w:r>
        <w:rPr>
          <w:shd w:val="clear" w:color="auto" w:fill="FFFFFF"/>
        </w:rPr>
        <w:t xml:space="preserve"> Ph.D.</w:t>
      </w:r>
      <w:r w:rsidR="00FF74DD" w:rsidRPr="00362C42">
        <w:rPr>
          <w:shd w:val="clear" w:color="auto" w:fill="FFFFFF"/>
          <w:vertAlign w:val="superscript"/>
        </w:rPr>
        <w:t>1</w:t>
      </w:r>
      <w:r w:rsidR="00B7622A" w:rsidRPr="00362C42">
        <w:rPr>
          <w:shd w:val="clear" w:color="auto" w:fill="FFFFFF"/>
        </w:rPr>
        <w:t xml:space="preserve">, </w:t>
      </w:r>
      <w:r>
        <w:rPr>
          <w:shd w:val="clear" w:color="auto" w:fill="FFFFFF"/>
        </w:rPr>
        <w:t xml:space="preserve">Casey </w:t>
      </w:r>
      <w:proofErr w:type="spellStart"/>
      <w:r w:rsidR="00B7622A" w:rsidRPr="00362C42">
        <w:rPr>
          <w:shd w:val="clear" w:color="auto" w:fill="FFFFFF"/>
        </w:rPr>
        <w:t>Shuptrine</w:t>
      </w:r>
      <w:proofErr w:type="spellEnd"/>
      <w:r>
        <w:rPr>
          <w:shd w:val="clear" w:color="auto" w:fill="FFFFFF"/>
        </w:rPr>
        <w:t xml:space="preserve"> Ph.D.</w:t>
      </w:r>
      <w:r w:rsidR="00B7622A" w:rsidRPr="00362C42">
        <w:rPr>
          <w:shd w:val="clear" w:color="auto" w:fill="FFFFFF"/>
          <w:vertAlign w:val="superscript"/>
        </w:rPr>
        <w:t>1</w:t>
      </w:r>
      <w:r w:rsidR="00B7622A" w:rsidRPr="00362C42">
        <w:rPr>
          <w:shd w:val="clear" w:color="auto" w:fill="FFFFFF"/>
        </w:rPr>
        <w:t xml:space="preserve">, </w:t>
      </w:r>
      <w:r>
        <w:rPr>
          <w:shd w:val="clear" w:color="auto" w:fill="FFFFFF"/>
        </w:rPr>
        <w:t xml:space="preserve">Zack </w:t>
      </w:r>
      <w:r w:rsidR="00B7622A" w:rsidRPr="00362C42">
        <w:rPr>
          <w:shd w:val="clear" w:color="auto" w:fill="FFFFFF"/>
        </w:rPr>
        <w:t>Hartman</w:t>
      </w:r>
      <w:r>
        <w:rPr>
          <w:shd w:val="clear" w:color="auto" w:fill="FFFFFF"/>
        </w:rPr>
        <w:t>, Ph.D.</w:t>
      </w:r>
      <w:r w:rsidR="00B7622A" w:rsidRPr="00362C42">
        <w:rPr>
          <w:shd w:val="clear" w:color="auto" w:fill="FFFFFF"/>
          <w:vertAlign w:val="superscript"/>
        </w:rPr>
        <w:t>1</w:t>
      </w:r>
      <w:r w:rsidR="00B7622A" w:rsidRPr="00362C42">
        <w:rPr>
          <w:shd w:val="clear" w:color="auto" w:fill="FFFFFF"/>
        </w:rPr>
        <w:t xml:space="preserve"> and </w:t>
      </w:r>
      <w:r>
        <w:rPr>
          <w:shd w:val="clear" w:color="auto" w:fill="FFFFFF"/>
        </w:rPr>
        <w:t xml:space="preserve">Herbert Kim </w:t>
      </w:r>
      <w:r w:rsidR="00FF74DD" w:rsidRPr="00362C42">
        <w:rPr>
          <w:shd w:val="clear" w:color="auto" w:fill="FFFFFF"/>
        </w:rPr>
        <w:t>Lyerly</w:t>
      </w:r>
      <w:r>
        <w:rPr>
          <w:shd w:val="clear" w:color="auto" w:fill="FFFFFF"/>
        </w:rPr>
        <w:t xml:space="preserve"> M.D.</w:t>
      </w:r>
      <w:r w:rsidR="00FF74DD" w:rsidRPr="00362C42">
        <w:rPr>
          <w:shd w:val="clear" w:color="auto" w:fill="FFFFFF"/>
          <w:vertAlign w:val="superscript"/>
        </w:rPr>
        <w:t>1</w:t>
      </w:r>
      <w:r w:rsidR="00E26C78" w:rsidRPr="00362C42">
        <w:rPr>
          <w:shd w:val="clear" w:color="auto" w:fill="FFFFFF"/>
          <w:vertAlign w:val="superscript"/>
        </w:rPr>
        <w:t>*</w:t>
      </w:r>
    </w:p>
    <w:p w14:paraId="145ED0B3" w14:textId="14791AB4" w:rsidR="00CD6F01" w:rsidRDefault="00CD6F01" w:rsidP="00FF74DD">
      <w:pPr>
        <w:jc w:val="center"/>
        <w:rPr>
          <w:shd w:val="clear" w:color="auto" w:fill="FFFFFF"/>
        </w:rPr>
      </w:pPr>
    </w:p>
    <w:p w14:paraId="05021D4C" w14:textId="77777777" w:rsidR="00CD6F01" w:rsidRPr="00362C42" w:rsidRDefault="00CD6F01" w:rsidP="00FF74DD">
      <w:pPr>
        <w:jc w:val="center"/>
        <w:rPr>
          <w:shd w:val="clear" w:color="auto" w:fill="FFFFFF"/>
        </w:rPr>
      </w:pPr>
    </w:p>
    <w:p w14:paraId="2CEF6DBA" w14:textId="41BDFAD6" w:rsidR="006826EB" w:rsidRDefault="00FF74DD" w:rsidP="00A839DA">
      <w:pPr>
        <w:ind w:left="720" w:firstLine="720"/>
        <w:rPr>
          <w:shd w:val="clear" w:color="auto" w:fill="FFFFFF"/>
        </w:rPr>
      </w:pPr>
      <w:r w:rsidRPr="00362C42">
        <w:rPr>
          <w:shd w:val="clear" w:color="auto" w:fill="FFFFFF"/>
          <w:vertAlign w:val="superscript"/>
        </w:rPr>
        <w:t xml:space="preserve">1 </w:t>
      </w:r>
      <w:r w:rsidR="00A839DA">
        <w:rPr>
          <w:shd w:val="clear" w:color="auto" w:fill="FFFFFF"/>
        </w:rPr>
        <w:t>Center for Applied therapeutics, D</w:t>
      </w:r>
      <w:r w:rsidRPr="00362C42">
        <w:rPr>
          <w:shd w:val="clear" w:color="auto" w:fill="FFFFFF"/>
        </w:rPr>
        <w:t>epartment of Surgery, Duke University Medical Center, Durham NC 27705</w:t>
      </w:r>
    </w:p>
    <w:p w14:paraId="01DE99EC" w14:textId="77777777" w:rsidR="00CD6F01" w:rsidRPr="00362C42" w:rsidRDefault="00CD6F01" w:rsidP="00FF74DD">
      <w:pPr>
        <w:jc w:val="center"/>
        <w:rPr>
          <w:shd w:val="clear" w:color="auto" w:fill="FFFFFF"/>
        </w:rPr>
      </w:pPr>
      <w:bookmarkStart w:id="0" w:name="_GoBack"/>
      <w:bookmarkEnd w:id="0"/>
    </w:p>
    <w:p w14:paraId="60CB0F39" w14:textId="6913E82E" w:rsidR="006826EB" w:rsidRPr="00362C42" w:rsidRDefault="006826EB" w:rsidP="00FF74DD">
      <w:pPr>
        <w:jc w:val="center"/>
        <w:rPr>
          <w:shd w:val="clear" w:color="auto" w:fill="FFFFFF"/>
        </w:rPr>
      </w:pPr>
    </w:p>
    <w:p w14:paraId="3BBF0AD2" w14:textId="2F2FF26E" w:rsidR="006826EB" w:rsidRDefault="006826EB" w:rsidP="003516E7">
      <w:pPr>
        <w:rPr>
          <w:shd w:val="clear" w:color="auto" w:fill="FFFFFF"/>
        </w:rPr>
      </w:pPr>
    </w:p>
    <w:p w14:paraId="5D7421AD" w14:textId="4B3CE122" w:rsidR="003516E7" w:rsidRDefault="003516E7" w:rsidP="003516E7">
      <w:pPr>
        <w:rPr>
          <w:shd w:val="clear" w:color="auto" w:fill="FFFFFF"/>
        </w:rPr>
      </w:pPr>
    </w:p>
    <w:p w14:paraId="7995B5C8" w14:textId="7F6BB117" w:rsidR="003516E7" w:rsidRDefault="003516E7" w:rsidP="003516E7">
      <w:pPr>
        <w:rPr>
          <w:shd w:val="clear" w:color="auto" w:fill="FFFFFF"/>
        </w:rPr>
      </w:pPr>
    </w:p>
    <w:p w14:paraId="6175ADDF" w14:textId="7A9C4137" w:rsidR="003516E7" w:rsidRDefault="003516E7" w:rsidP="003516E7">
      <w:pPr>
        <w:rPr>
          <w:shd w:val="clear" w:color="auto" w:fill="FFFFFF"/>
        </w:rPr>
      </w:pPr>
    </w:p>
    <w:p w14:paraId="577EC8D3" w14:textId="35EB2B95" w:rsidR="003516E7" w:rsidRDefault="003516E7" w:rsidP="003516E7">
      <w:pPr>
        <w:rPr>
          <w:shd w:val="clear" w:color="auto" w:fill="FFFFFF"/>
        </w:rPr>
      </w:pPr>
    </w:p>
    <w:p w14:paraId="19F3C04F" w14:textId="37254D9F" w:rsidR="003516E7" w:rsidRDefault="003516E7" w:rsidP="003516E7">
      <w:pPr>
        <w:rPr>
          <w:shd w:val="clear" w:color="auto" w:fill="FFFFFF"/>
        </w:rPr>
      </w:pPr>
    </w:p>
    <w:p w14:paraId="2D1FAC12" w14:textId="33190A2D" w:rsidR="003516E7" w:rsidRDefault="003516E7" w:rsidP="003516E7">
      <w:pPr>
        <w:rPr>
          <w:shd w:val="clear" w:color="auto" w:fill="FFFFFF"/>
        </w:rPr>
      </w:pPr>
    </w:p>
    <w:p w14:paraId="62A83FCE" w14:textId="6BA4AB68" w:rsidR="003516E7" w:rsidRDefault="003516E7" w:rsidP="003516E7">
      <w:pPr>
        <w:rPr>
          <w:shd w:val="clear" w:color="auto" w:fill="FFFFFF"/>
        </w:rPr>
      </w:pPr>
    </w:p>
    <w:p w14:paraId="2750B25D" w14:textId="5DD75DBE" w:rsidR="003516E7" w:rsidRDefault="003516E7" w:rsidP="003516E7">
      <w:pPr>
        <w:rPr>
          <w:shd w:val="clear" w:color="auto" w:fill="FFFFFF"/>
        </w:rPr>
      </w:pPr>
    </w:p>
    <w:p w14:paraId="2A343890" w14:textId="306AAD6D" w:rsidR="003516E7" w:rsidRDefault="003516E7" w:rsidP="003516E7">
      <w:pPr>
        <w:rPr>
          <w:shd w:val="clear" w:color="auto" w:fill="FFFFFF"/>
        </w:rPr>
      </w:pPr>
    </w:p>
    <w:p w14:paraId="078C0285" w14:textId="21496C94" w:rsidR="003516E7" w:rsidRDefault="003516E7" w:rsidP="003516E7">
      <w:pPr>
        <w:rPr>
          <w:shd w:val="clear" w:color="auto" w:fill="FFFFFF"/>
        </w:rPr>
      </w:pPr>
    </w:p>
    <w:p w14:paraId="18D72F74" w14:textId="124425C6" w:rsidR="003516E7" w:rsidRDefault="003516E7" w:rsidP="003516E7">
      <w:pPr>
        <w:rPr>
          <w:shd w:val="clear" w:color="auto" w:fill="FFFFFF"/>
        </w:rPr>
      </w:pPr>
    </w:p>
    <w:p w14:paraId="5B69CBFC" w14:textId="04C35F16" w:rsidR="003516E7" w:rsidRDefault="003516E7" w:rsidP="003516E7">
      <w:pPr>
        <w:rPr>
          <w:shd w:val="clear" w:color="auto" w:fill="FFFFFF"/>
        </w:rPr>
      </w:pPr>
    </w:p>
    <w:p w14:paraId="56238EFB" w14:textId="2D3111AB" w:rsidR="003516E7" w:rsidRDefault="003516E7" w:rsidP="003516E7">
      <w:pPr>
        <w:rPr>
          <w:shd w:val="clear" w:color="auto" w:fill="FFFFFF"/>
        </w:rPr>
      </w:pPr>
    </w:p>
    <w:p w14:paraId="4E7FA8D5" w14:textId="127CD9CF" w:rsidR="003516E7" w:rsidRDefault="003516E7" w:rsidP="003516E7">
      <w:pPr>
        <w:rPr>
          <w:shd w:val="clear" w:color="auto" w:fill="FFFFFF"/>
        </w:rPr>
      </w:pPr>
    </w:p>
    <w:p w14:paraId="5ABC994A" w14:textId="1051837A" w:rsidR="003516E7" w:rsidRDefault="003516E7" w:rsidP="003516E7">
      <w:pPr>
        <w:rPr>
          <w:shd w:val="clear" w:color="auto" w:fill="FFFFFF"/>
        </w:rPr>
      </w:pPr>
    </w:p>
    <w:p w14:paraId="222D9FC3" w14:textId="4B56B768" w:rsidR="003516E7" w:rsidRDefault="003516E7" w:rsidP="003516E7">
      <w:pPr>
        <w:rPr>
          <w:shd w:val="clear" w:color="auto" w:fill="FFFFFF"/>
        </w:rPr>
      </w:pPr>
    </w:p>
    <w:p w14:paraId="58C6FA21" w14:textId="6476ACA9" w:rsidR="003516E7" w:rsidRDefault="003516E7" w:rsidP="003516E7">
      <w:pPr>
        <w:rPr>
          <w:shd w:val="clear" w:color="auto" w:fill="FFFFFF"/>
        </w:rPr>
      </w:pPr>
    </w:p>
    <w:p w14:paraId="37CAC615" w14:textId="791DE2AD" w:rsidR="003516E7" w:rsidRDefault="003516E7" w:rsidP="003516E7">
      <w:pPr>
        <w:rPr>
          <w:shd w:val="clear" w:color="auto" w:fill="FFFFFF"/>
        </w:rPr>
      </w:pPr>
    </w:p>
    <w:p w14:paraId="0A8DF8E4" w14:textId="039207FE" w:rsidR="003516E7" w:rsidRDefault="003516E7" w:rsidP="003516E7">
      <w:pPr>
        <w:rPr>
          <w:shd w:val="clear" w:color="auto" w:fill="FFFFFF"/>
        </w:rPr>
      </w:pPr>
    </w:p>
    <w:p w14:paraId="1449417D" w14:textId="59622450" w:rsidR="003516E7" w:rsidRDefault="003516E7" w:rsidP="003516E7">
      <w:pPr>
        <w:rPr>
          <w:shd w:val="clear" w:color="auto" w:fill="FFFFFF"/>
        </w:rPr>
      </w:pPr>
    </w:p>
    <w:p w14:paraId="2517EAFA" w14:textId="219E5176" w:rsidR="003516E7" w:rsidRDefault="003516E7" w:rsidP="003516E7">
      <w:pPr>
        <w:rPr>
          <w:shd w:val="clear" w:color="auto" w:fill="FFFFFF"/>
        </w:rPr>
      </w:pPr>
    </w:p>
    <w:p w14:paraId="51A7F123" w14:textId="32DA9A51" w:rsidR="003516E7" w:rsidRDefault="003516E7" w:rsidP="003516E7">
      <w:pPr>
        <w:rPr>
          <w:shd w:val="clear" w:color="auto" w:fill="FFFFFF"/>
        </w:rPr>
      </w:pPr>
    </w:p>
    <w:p w14:paraId="075EDDA9" w14:textId="5D6A53C4" w:rsidR="003516E7" w:rsidRDefault="003516E7" w:rsidP="003516E7">
      <w:pPr>
        <w:rPr>
          <w:shd w:val="clear" w:color="auto" w:fill="FFFFFF"/>
        </w:rPr>
      </w:pPr>
    </w:p>
    <w:p w14:paraId="531C68F5" w14:textId="03F36848" w:rsidR="003516E7" w:rsidRDefault="003516E7" w:rsidP="003516E7">
      <w:pPr>
        <w:rPr>
          <w:shd w:val="clear" w:color="auto" w:fill="FFFFFF"/>
        </w:rPr>
      </w:pPr>
    </w:p>
    <w:p w14:paraId="2BF44D80" w14:textId="564DFBF1" w:rsidR="003516E7" w:rsidRDefault="003516E7" w:rsidP="003516E7">
      <w:pPr>
        <w:rPr>
          <w:shd w:val="clear" w:color="auto" w:fill="FFFFFF"/>
        </w:rPr>
      </w:pPr>
    </w:p>
    <w:p w14:paraId="08C74198" w14:textId="5F2C0D0E" w:rsidR="003516E7" w:rsidRDefault="003516E7" w:rsidP="003516E7">
      <w:pPr>
        <w:rPr>
          <w:shd w:val="clear" w:color="auto" w:fill="FFFFFF"/>
        </w:rPr>
      </w:pPr>
    </w:p>
    <w:p w14:paraId="0B2C662E" w14:textId="4158A2F7" w:rsidR="003516E7" w:rsidRDefault="003516E7" w:rsidP="003516E7">
      <w:pPr>
        <w:rPr>
          <w:shd w:val="clear" w:color="auto" w:fill="FFFFFF"/>
        </w:rPr>
      </w:pPr>
    </w:p>
    <w:p w14:paraId="0070B6AD" w14:textId="4D55F44E" w:rsidR="003516E7" w:rsidRDefault="00214FC7" w:rsidP="003516E7">
      <w:pPr>
        <w:rPr>
          <w:shd w:val="clear" w:color="auto" w:fill="FFFFFF"/>
        </w:rPr>
      </w:pPr>
      <w:r w:rsidRPr="00214FC7">
        <w:rPr>
          <w:shd w:val="clear" w:color="auto" w:fill="FFFFFF"/>
          <w:vertAlign w:val="superscript"/>
        </w:rPr>
        <w:t>*</w:t>
      </w:r>
      <w:r w:rsidR="003516E7">
        <w:rPr>
          <w:shd w:val="clear" w:color="auto" w:fill="FFFFFF"/>
        </w:rPr>
        <w:t>Corresponding author:</w:t>
      </w:r>
    </w:p>
    <w:p w14:paraId="4ED033DA" w14:textId="3EDB5B21" w:rsidR="003516E7" w:rsidRDefault="003516E7" w:rsidP="003516E7">
      <w:pPr>
        <w:rPr>
          <w:shd w:val="clear" w:color="auto" w:fill="FFFFFF"/>
        </w:rPr>
      </w:pPr>
      <w:r>
        <w:rPr>
          <w:shd w:val="clear" w:color="auto" w:fill="FFFFFF"/>
        </w:rPr>
        <w:t>Herbert K. Lyerly,</w:t>
      </w:r>
    </w:p>
    <w:p w14:paraId="0043DFA0" w14:textId="5F2319F0" w:rsidR="00B001BC" w:rsidRDefault="00B001BC" w:rsidP="003516E7">
      <w:pPr>
        <w:rPr>
          <w:shd w:val="clear" w:color="auto" w:fill="FFFFFF"/>
        </w:rPr>
      </w:pPr>
      <w:r>
        <w:rPr>
          <w:shd w:val="clear" w:color="auto" w:fill="FFFFFF"/>
        </w:rPr>
        <w:t>Center for Applied Therapeutics,</w:t>
      </w:r>
    </w:p>
    <w:p w14:paraId="24EDBD6C" w14:textId="77777777" w:rsidR="003516E7" w:rsidRDefault="003516E7" w:rsidP="003516E7">
      <w:pPr>
        <w:rPr>
          <w:shd w:val="clear" w:color="auto" w:fill="FFFFFF"/>
        </w:rPr>
      </w:pPr>
      <w:r w:rsidRPr="00362C42">
        <w:rPr>
          <w:shd w:val="clear" w:color="auto" w:fill="FFFFFF"/>
        </w:rPr>
        <w:t xml:space="preserve">Department of Surgery, </w:t>
      </w:r>
    </w:p>
    <w:p w14:paraId="37B54E01" w14:textId="3AA93A41" w:rsidR="003516E7" w:rsidRDefault="003516E7" w:rsidP="003516E7">
      <w:pPr>
        <w:rPr>
          <w:shd w:val="clear" w:color="auto" w:fill="FFFFFF"/>
        </w:rPr>
      </w:pPr>
      <w:r w:rsidRPr="00362C42">
        <w:rPr>
          <w:shd w:val="clear" w:color="auto" w:fill="FFFFFF"/>
        </w:rPr>
        <w:t>Duke University Medical Center, Durham NC 27705</w:t>
      </w:r>
      <w:r>
        <w:rPr>
          <w:shd w:val="clear" w:color="auto" w:fill="FFFFFF"/>
        </w:rPr>
        <w:t xml:space="preserve"> USA</w:t>
      </w:r>
    </w:p>
    <w:p w14:paraId="092C90E1" w14:textId="31F37D93" w:rsidR="003516E7" w:rsidRDefault="00D62791" w:rsidP="003516E7">
      <w:pPr>
        <w:rPr>
          <w:shd w:val="clear" w:color="auto" w:fill="FFFFFF"/>
        </w:rPr>
      </w:pPr>
      <w:hyperlink r:id="rId8" w:history="1">
        <w:r w:rsidR="003516E7" w:rsidRPr="00A418DE">
          <w:rPr>
            <w:rStyle w:val="Hyperlink"/>
            <w:shd w:val="clear" w:color="auto" w:fill="FFFFFF"/>
          </w:rPr>
          <w:t>kim.lyerly@duke.edu</w:t>
        </w:r>
      </w:hyperlink>
      <w:r w:rsidR="003516E7">
        <w:rPr>
          <w:shd w:val="clear" w:color="auto" w:fill="FFFFFF"/>
        </w:rPr>
        <w:t xml:space="preserve"> </w:t>
      </w:r>
    </w:p>
    <w:p w14:paraId="116375A1" w14:textId="476CD713" w:rsidR="003516E7" w:rsidRPr="003516E7" w:rsidRDefault="003516E7" w:rsidP="00C052C7">
      <w:pPr>
        <w:tabs>
          <w:tab w:val="center" w:pos="4680"/>
        </w:tabs>
        <w:rPr>
          <w:shd w:val="clear" w:color="auto" w:fill="FFFFFF"/>
        </w:rPr>
      </w:pPr>
      <w:r>
        <w:rPr>
          <w:shd w:val="clear" w:color="auto" w:fill="FFFFFF"/>
        </w:rPr>
        <w:t>Phone: 919-684-6408</w:t>
      </w:r>
      <w:r w:rsidR="00C052C7">
        <w:rPr>
          <w:shd w:val="clear" w:color="auto" w:fill="FFFFFF"/>
        </w:rPr>
        <w:tab/>
      </w:r>
      <w:r>
        <w:rPr>
          <w:shd w:val="clear" w:color="auto" w:fill="FFFFFF"/>
        </w:rPr>
        <w:t>Fax: 919-681-7970</w:t>
      </w:r>
    </w:p>
    <w:p w14:paraId="36068FA6" w14:textId="77777777" w:rsidR="003516E7" w:rsidRDefault="003516E7" w:rsidP="003516E7">
      <w:pPr>
        <w:rPr>
          <w:shd w:val="clear" w:color="auto" w:fill="FFFFFF"/>
        </w:rPr>
      </w:pPr>
    </w:p>
    <w:p w14:paraId="00BECA98" w14:textId="77777777" w:rsidR="00B001BC" w:rsidRDefault="00B001BC" w:rsidP="00FD2AD0">
      <w:pPr>
        <w:rPr>
          <w:b/>
        </w:rPr>
      </w:pPr>
    </w:p>
    <w:p w14:paraId="49C02102" w14:textId="60A6F982" w:rsidR="00B609A1" w:rsidRDefault="00B609A1" w:rsidP="00FD2AD0">
      <w:pPr>
        <w:rPr>
          <w:b/>
        </w:rPr>
      </w:pPr>
      <w:r>
        <w:rPr>
          <w:b/>
        </w:rPr>
        <w:lastRenderedPageBreak/>
        <w:t>Abstract</w:t>
      </w:r>
    </w:p>
    <w:p w14:paraId="7260C347" w14:textId="77777777" w:rsidR="00B609A1" w:rsidRDefault="00B609A1" w:rsidP="00FD2AD0">
      <w:pPr>
        <w:rPr>
          <w:b/>
        </w:rPr>
      </w:pPr>
    </w:p>
    <w:p w14:paraId="7DE63E2B" w14:textId="60F0E01A" w:rsidR="00675BA9" w:rsidRPr="00B609A1" w:rsidRDefault="00110162" w:rsidP="00FD2AD0">
      <w:r w:rsidRPr="00B609A1">
        <w:t>The prognostic and predictive value of tumor infiltrating lymphocytes for immune checkpoint blockade has been recognized in a variety of tumor types</w:t>
      </w:r>
      <w:r w:rsidR="00B300B3">
        <w:t>,</w:t>
      </w:r>
      <w:r w:rsidR="00B300B3" w:rsidRPr="00B300B3">
        <w:t xml:space="preserve"> </w:t>
      </w:r>
      <w:r w:rsidR="00B300B3">
        <w:t>including triple negative breast cancer (TNBC)</w:t>
      </w:r>
      <w:r w:rsidRPr="00B609A1">
        <w:t>. We hypothesize that a specific effector phenotype of T cell cytolytic activity (ECA) is a consistent feature of epithelial tumors, possibly varying by tumor types with a range of inflammatory features.</w:t>
      </w:r>
      <w:r w:rsidR="00231CB6" w:rsidRPr="00B609A1">
        <w:t xml:space="preserve"> We </w:t>
      </w:r>
      <w:r w:rsidR="0009420F" w:rsidRPr="00B609A1">
        <w:t xml:space="preserve">interrogated </w:t>
      </w:r>
      <w:r w:rsidR="00574CE4" w:rsidRPr="00B609A1">
        <w:t>6,311</w:t>
      </w:r>
      <w:r w:rsidR="00231CB6" w:rsidRPr="00B609A1">
        <w:t xml:space="preserve"> CD3+ single T cells </w:t>
      </w:r>
      <w:r w:rsidR="00C243CC" w:rsidRPr="00B609A1">
        <w:t>previously isolated</w:t>
      </w:r>
      <w:r w:rsidR="00451E84" w:rsidRPr="00B609A1">
        <w:t xml:space="preserve"> </w:t>
      </w:r>
      <w:r w:rsidR="00231CB6" w:rsidRPr="00B609A1">
        <w:t xml:space="preserve">from human primary </w:t>
      </w:r>
      <w:r w:rsidR="00B300B3">
        <w:t>TNBC</w:t>
      </w:r>
      <w:r w:rsidR="00231CB6" w:rsidRPr="00B609A1">
        <w:t xml:space="preserve"> samples</w:t>
      </w:r>
      <w:r w:rsidR="00807749" w:rsidRPr="00B609A1">
        <w:t xml:space="preserve"> to</w:t>
      </w:r>
      <w:r w:rsidR="00B26E99" w:rsidRPr="00B609A1">
        <w:t xml:space="preserve"> </w:t>
      </w:r>
      <w:r w:rsidR="00500280" w:rsidRPr="00B609A1">
        <w:t>derive</w:t>
      </w:r>
      <w:r w:rsidR="00FD2AD0" w:rsidRPr="00B609A1">
        <w:t xml:space="preserve"> </w:t>
      </w:r>
      <w:r w:rsidR="00451E84" w:rsidRPr="00B609A1">
        <w:t xml:space="preserve">functional </w:t>
      </w:r>
      <w:r w:rsidR="00FD2AD0" w:rsidRPr="00B609A1">
        <w:t xml:space="preserve">gene expression modules of ECA, and </w:t>
      </w:r>
      <w:r w:rsidR="00045808" w:rsidRPr="00B609A1">
        <w:t>train</w:t>
      </w:r>
      <w:r w:rsidR="00FD2AD0" w:rsidRPr="00B609A1">
        <w:t>ed</w:t>
      </w:r>
      <w:r w:rsidR="00045808" w:rsidRPr="00B609A1">
        <w:t xml:space="preserve"> Random Forest classifier</w:t>
      </w:r>
      <w:r w:rsidR="00807749" w:rsidRPr="00B609A1">
        <w:t>s</w:t>
      </w:r>
      <w:r w:rsidR="00B26E99" w:rsidRPr="00B609A1">
        <w:t xml:space="preserve"> using</w:t>
      </w:r>
      <w:r w:rsidR="00FD2AD0" w:rsidRPr="00B609A1">
        <w:t xml:space="preserve"> each </w:t>
      </w:r>
      <w:r w:rsidR="00500280" w:rsidRPr="00B609A1">
        <w:t xml:space="preserve">such </w:t>
      </w:r>
      <w:r w:rsidR="00FD2AD0" w:rsidRPr="00B609A1">
        <w:t>module</w:t>
      </w:r>
      <w:r w:rsidR="00045808" w:rsidRPr="00B609A1">
        <w:t>.</w:t>
      </w:r>
      <w:r w:rsidR="00AC5444" w:rsidRPr="00B609A1">
        <w:t xml:space="preserve"> </w:t>
      </w:r>
      <w:r w:rsidR="00C243CC" w:rsidRPr="00B609A1">
        <w:t>We demonstrat</w:t>
      </w:r>
      <w:r w:rsidR="00505BFB" w:rsidRPr="00B609A1">
        <w:t>e</w:t>
      </w:r>
      <w:r w:rsidR="00C243CC" w:rsidRPr="00B609A1">
        <w:t xml:space="preserve"> prognostic value of each </w:t>
      </w:r>
      <w:r w:rsidR="009642D3" w:rsidRPr="00B609A1">
        <w:t>such classifier</w:t>
      </w:r>
      <w:r w:rsidR="00AC5444" w:rsidRPr="00B609A1">
        <w:t xml:space="preserve"> in </w:t>
      </w:r>
      <w:r w:rsidR="002961E0" w:rsidRPr="00B609A1">
        <w:t>more than</w:t>
      </w:r>
      <w:r w:rsidR="00AC5444" w:rsidRPr="00B609A1">
        <w:t xml:space="preserve"> 6,000 tumor samples</w:t>
      </w:r>
      <w:r w:rsidR="00B20CA3" w:rsidRPr="00B609A1">
        <w:t xml:space="preserve"> </w:t>
      </w:r>
      <w:r w:rsidR="00505BFB" w:rsidRPr="00B609A1">
        <w:t>encompassing</w:t>
      </w:r>
      <w:r w:rsidR="00B20CA3" w:rsidRPr="00B609A1">
        <w:t xml:space="preserve"> 1</w:t>
      </w:r>
      <w:r w:rsidR="00505BFB" w:rsidRPr="00B609A1">
        <w:t>5</w:t>
      </w:r>
      <w:r w:rsidR="00B20CA3" w:rsidRPr="00B609A1">
        <w:t xml:space="preserve"> tumor types</w:t>
      </w:r>
      <w:r w:rsidR="00500280" w:rsidRPr="00B609A1">
        <w:t>.</w:t>
      </w:r>
      <w:r w:rsidR="0009420F" w:rsidRPr="00B609A1">
        <w:t xml:space="preserve"> </w:t>
      </w:r>
      <w:r w:rsidR="009642D3" w:rsidRPr="00B609A1">
        <w:t>Classifier developed from o</w:t>
      </w:r>
      <w:r w:rsidR="00B20CA3" w:rsidRPr="00B609A1">
        <w:t>ne of o</w:t>
      </w:r>
      <w:r w:rsidR="0009420F" w:rsidRPr="00B609A1">
        <w:t xml:space="preserve">ur </w:t>
      </w:r>
      <w:r w:rsidR="00500280" w:rsidRPr="00B609A1">
        <w:t xml:space="preserve">ECA </w:t>
      </w:r>
      <w:r w:rsidR="0009420F" w:rsidRPr="00B609A1">
        <w:t>modules w</w:t>
      </w:r>
      <w:r w:rsidR="00B20CA3" w:rsidRPr="00B609A1">
        <w:t>as</w:t>
      </w:r>
      <w:r w:rsidR="0009420F" w:rsidRPr="00B609A1">
        <w:t xml:space="preserve"> </w:t>
      </w:r>
      <w:r w:rsidR="006E17BD" w:rsidRPr="00B609A1">
        <w:t xml:space="preserve">significantly associated with improved patient survival and </w:t>
      </w:r>
      <w:r w:rsidR="00DE3E54" w:rsidRPr="00B609A1">
        <w:t xml:space="preserve">predicts </w:t>
      </w:r>
      <w:r w:rsidR="006E17BD" w:rsidRPr="00B609A1">
        <w:t>response</w:t>
      </w:r>
      <w:r w:rsidR="0009420F" w:rsidRPr="00B609A1">
        <w:t xml:space="preserve"> to </w:t>
      </w:r>
      <w:r w:rsidR="00CA70F7" w:rsidRPr="00B609A1">
        <w:t>immune checkpoint inhibitors</w:t>
      </w:r>
      <w:r w:rsidR="0009420F" w:rsidRPr="00B609A1">
        <w:t xml:space="preserve"> </w:t>
      </w:r>
      <w:r w:rsidR="00500280" w:rsidRPr="00B609A1">
        <w:t>in fifty-one advanced melanoma patients</w:t>
      </w:r>
      <w:r w:rsidR="00505BFB" w:rsidRPr="00B609A1">
        <w:t xml:space="preserve">. Further evaluation </w:t>
      </w:r>
      <w:r w:rsidR="000125B7" w:rsidRPr="00B609A1">
        <w:t xml:space="preserve">of these ECA modules </w:t>
      </w:r>
      <w:r w:rsidR="00C94465" w:rsidRPr="00B609A1">
        <w:t xml:space="preserve">is important to understand their </w:t>
      </w:r>
      <w:r w:rsidR="00AF63B2" w:rsidRPr="00B609A1">
        <w:t xml:space="preserve">promising </w:t>
      </w:r>
      <w:r w:rsidR="00A87453" w:rsidRPr="00B609A1">
        <w:t xml:space="preserve">role in </w:t>
      </w:r>
      <w:r w:rsidR="00221928" w:rsidRPr="00B609A1">
        <w:t xml:space="preserve">individualizing </w:t>
      </w:r>
      <w:r w:rsidR="00A87453" w:rsidRPr="00B609A1">
        <w:t>immunotherapy</w:t>
      </w:r>
      <w:r w:rsidR="00C717F9" w:rsidRPr="00B609A1">
        <w:t>.</w:t>
      </w:r>
    </w:p>
    <w:p w14:paraId="1375D736" w14:textId="2DD79263" w:rsidR="0094531C" w:rsidRDefault="0094531C" w:rsidP="00FD2AD0">
      <w:pPr>
        <w:rPr>
          <w:b/>
        </w:rPr>
      </w:pPr>
    </w:p>
    <w:p w14:paraId="42179C0F" w14:textId="37F3900B" w:rsidR="00B609A1" w:rsidRDefault="00B609A1" w:rsidP="00FD2AD0">
      <w:pPr>
        <w:rPr>
          <w:b/>
        </w:rPr>
      </w:pPr>
      <w:r>
        <w:rPr>
          <w:b/>
        </w:rPr>
        <w:t xml:space="preserve">Main </w:t>
      </w:r>
    </w:p>
    <w:p w14:paraId="15E9D2D6" w14:textId="77777777" w:rsidR="00B609A1" w:rsidRPr="00362C42" w:rsidRDefault="00B609A1" w:rsidP="00FD2AD0">
      <w:pPr>
        <w:rPr>
          <w:b/>
        </w:rPr>
      </w:pPr>
    </w:p>
    <w:p w14:paraId="5F855D9A" w14:textId="4A1DC450" w:rsidR="00913B31" w:rsidRPr="00445A03" w:rsidRDefault="00D93F71" w:rsidP="00913B31">
      <w:r w:rsidRPr="00362C42">
        <w:t xml:space="preserve">The primary objective of cancer immunotherapy is to </w:t>
      </w:r>
      <w:r w:rsidR="00166ED1">
        <w:t>enable</w:t>
      </w:r>
      <w:r w:rsidRPr="00362C42">
        <w:t xml:space="preserve"> </w:t>
      </w:r>
      <w:r w:rsidR="00467DBD" w:rsidRPr="00362C42">
        <w:t xml:space="preserve">our </w:t>
      </w:r>
      <w:r w:rsidRPr="00362C42">
        <w:t xml:space="preserve">immune system </w:t>
      </w:r>
      <w:r w:rsidR="00467DBD" w:rsidRPr="00362C42">
        <w:t>to efficiently identify</w:t>
      </w:r>
      <w:r w:rsidR="00AC21C2" w:rsidRPr="00362C42">
        <w:t xml:space="preserve"> </w:t>
      </w:r>
      <w:r w:rsidRPr="00362C42">
        <w:t>and attack tumor cells.</w:t>
      </w:r>
      <w:r w:rsidR="00BF1ADA" w:rsidRPr="00362C42">
        <w:t xml:space="preserve"> </w:t>
      </w:r>
      <w:r w:rsidR="00467DBD" w:rsidRPr="00362C42">
        <w:t xml:space="preserve">Currently, there are two </w:t>
      </w:r>
      <w:r w:rsidR="00F336A9">
        <w:t>FDA approved strategies to accomplish</w:t>
      </w:r>
      <w:r w:rsidR="00467DBD" w:rsidRPr="00362C42">
        <w:t xml:space="preserve"> this – 1) adoptive transfer of tumor-specific autologous T cells, </w:t>
      </w:r>
      <w:r w:rsidR="00F336A9">
        <w:t>engineered to recognize antigens on tumor cells using chimeric antigen receptors (CAR)</w:t>
      </w:r>
      <w:r w:rsidR="00F336A9" w:rsidRPr="00362C42">
        <w:t>,</w:t>
      </w:r>
      <w:r w:rsidR="00467DBD" w:rsidRPr="00362C42">
        <w:t xml:space="preserve"> </w:t>
      </w:r>
      <w:r w:rsidR="00F336A9">
        <w:t xml:space="preserve">a process also known as CAR T-cell therapy, </w:t>
      </w:r>
      <w:r w:rsidR="00467DBD" w:rsidRPr="00362C42">
        <w:t xml:space="preserve">and 2) blocking key inhibitory receptors of T cells </w:t>
      </w:r>
      <w:r w:rsidR="00F336A9">
        <w:t>enabling</w:t>
      </w:r>
      <w:r w:rsidR="00467DBD" w:rsidRPr="00362C42">
        <w:t xml:space="preserve"> anti</w:t>
      </w:r>
      <w:r w:rsidR="003302C3" w:rsidRPr="00362C42">
        <w:t>-</w:t>
      </w:r>
      <w:r w:rsidR="00467DBD" w:rsidRPr="00362C42">
        <w:t>tumor immune response activation</w:t>
      </w:r>
      <w:r w:rsidR="00F336A9">
        <w:t xml:space="preserve"> and effector function</w:t>
      </w:r>
      <w:r w:rsidR="000237A9" w:rsidRPr="00362C42">
        <w:t>.</w:t>
      </w:r>
      <w:r w:rsidR="00AC21C2" w:rsidRPr="00362C42">
        <w:t xml:space="preserve"> </w:t>
      </w:r>
      <w:r w:rsidR="00F336A9" w:rsidRPr="00362C42">
        <w:t xml:space="preserve">While the former approach involves </w:t>
      </w:r>
      <w:r w:rsidR="00F336A9">
        <w:t>modifying</w:t>
      </w:r>
      <w:r w:rsidR="00F336A9" w:rsidRPr="00362C42">
        <w:t xml:space="preserve"> </w:t>
      </w:r>
      <w:r w:rsidR="00F336A9">
        <w:t>autologous</w:t>
      </w:r>
      <w:r w:rsidR="00F336A9" w:rsidRPr="00362C42">
        <w:t xml:space="preserve"> T cells </w:t>
      </w:r>
      <w:r w:rsidR="00F336A9" w:rsidRPr="00362C42">
        <w:rPr>
          <w:i/>
        </w:rPr>
        <w:t>ex vivo</w:t>
      </w:r>
      <w:r w:rsidR="00F336A9" w:rsidRPr="00362C42">
        <w:t xml:space="preserve"> for production of </w:t>
      </w:r>
      <w:r w:rsidR="00F336A9">
        <w:t>CAR T cells</w:t>
      </w:r>
      <w:r w:rsidR="00F336A9" w:rsidRPr="00362C42">
        <w:t xml:space="preserve"> </w:t>
      </w:r>
      <w:hyperlink w:anchor="_ENREF_1" w:tooltip="June, 2007 #4" w:history="1">
        <w:r w:rsidR="000C5C70" w:rsidRPr="00362C42">
          <w:fldChar w:fldCharType="begin"/>
        </w:r>
        <w:r w:rsidR="000C5C70">
          <w:instrText xml:space="preserve"> ADDIN EN.CITE &lt;EndNote&gt;&lt;Cite&gt;&lt;Author&gt;June&lt;/Author&gt;&lt;Year&gt;2007&lt;/Year&gt;&lt;RecNum&gt;4&lt;/RecNum&gt;&lt;DisplayText&gt;&lt;style face="superscript"&gt;1&lt;/style&gt;&lt;/DisplayText&gt;&lt;record&gt;&lt;rec-number&gt;4&lt;/rec-number&gt;&lt;foreign-keys&gt;&lt;key app="EN" db-id="99e2pwdttdrr04esxxlxst2je55pp2ddxzdt" timestamp="0"&gt;4&lt;/key&gt;&lt;/foreign-keys&gt;&lt;ref-type name="Journal Article"&gt;17&lt;/ref-type&gt;&lt;contributors&gt;&lt;authors&gt;&lt;author&gt;June, C. H.&lt;/author&gt;&lt;/authors&gt;&lt;/contributors&gt;&lt;auth-address&gt;Abramson Family Cancer Research Institute and Department of Pathology and Laboratory Medicine, University of Pennsylvania, Philadelphia, Pennsylvania, USA. cjune@mail.med.upenn.edu&lt;/auth-address&gt;&lt;titles&gt;&lt;title&gt;Adoptive T cell therapy for cancer in the clinic&lt;/title&gt;&lt;secondary-title&gt;J Clin Invest&lt;/secondary-title&gt;&lt;/titles&gt;&lt;pages&gt;1466-76&lt;/pages&gt;&lt;volume&gt;117&lt;/volume&gt;&lt;number&gt;6&lt;/number&gt;&lt;edition&gt;2007/06/06&lt;/edition&gt;&lt;keywords&gt;&lt;keyword&gt;Cancer Vaccines/therapeutic use&lt;/keyword&gt;&lt;keyword&gt;Clinical Trials as Topic&lt;/keyword&gt;&lt;keyword&gt;Combined Modality Therapy&lt;/keyword&gt;&lt;keyword&gt;Genetic Engineering&lt;/keyword&gt;&lt;keyword&gt;Humans&lt;/keyword&gt;&lt;keyword&gt;Immunotherapy, Adoptive/*methods&lt;/keyword&gt;&lt;keyword&gt;Lymphocytes, Tumor-Infiltrating/immunology&lt;/keyword&gt;&lt;keyword&gt;Neoplasms/*immunology/*therapy&lt;/keyword&gt;&lt;keyword&gt;T-Lymphocytes/*immunology&lt;/keyword&gt;&lt;keyword&gt;T-Lymphocytes, Cytotoxic/immunology&lt;/keyword&gt;&lt;/keywords&gt;&lt;dates&gt;&lt;year&gt;2007&lt;/year&gt;&lt;pub-dates&gt;&lt;date&gt;Jun&lt;/date&gt;&lt;/pub-dates&gt;&lt;/dates&gt;&lt;isbn&gt;0021-9738 (Print)&amp;#xD;0021-9738 (Linking)&lt;/isbn&gt;&lt;accession-num&gt;17549249&lt;/accession-num&gt;&lt;urls&gt;&lt;related-urls&gt;&lt;url&gt;https://www.ncbi.nlm.nih.gov/pubmed/17549249&lt;/url&gt;&lt;/related-urls&gt;&lt;/urls&gt;&lt;custom2&gt;PMC1878537&lt;/custom2&gt;&lt;electronic-resource-num&gt;10.1172/JCI32446&lt;/electronic-resource-num&gt;&lt;/record&gt;&lt;/Cite&gt;&lt;/EndNote&gt;</w:instrText>
        </w:r>
        <w:r w:rsidR="000C5C70" w:rsidRPr="00362C42">
          <w:fldChar w:fldCharType="separate"/>
        </w:r>
        <w:r w:rsidR="000C5C70" w:rsidRPr="00451E84">
          <w:rPr>
            <w:noProof/>
            <w:vertAlign w:val="superscript"/>
          </w:rPr>
          <w:t>1</w:t>
        </w:r>
        <w:r w:rsidR="000C5C70" w:rsidRPr="00362C42">
          <w:fldChar w:fldCharType="end"/>
        </w:r>
      </w:hyperlink>
      <w:r w:rsidR="002B5608" w:rsidRPr="00362C42">
        <w:t xml:space="preserve">, </w:t>
      </w:r>
      <w:r w:rsidR="004D0607" w:rsidRPr="00362C42">
        <w:t xml:space="preserve"> </w:t>
      </w:r>
      <w:r w:rsidR="00AC21C2" w:rsidRPr="00362C42">
        <w:t>the latter approach</w:t>
      </w:r>
      <w:r w:rsidR="002B5608" w:rsidRPr="00362C42">
        <w:t xml:space="preserve"> primarily</w:t>
      </w:r>
      <w:r w:rsidR="00AC21C2" w:rsidRPr="00362C42">
        <w:t xml:space="preserve"> targets </w:t>
      </w:r>
      <w:r w:rsidR="002B5608" w:rsidRPr="00362C42">
        <w:t>immune</w:t>
      </w:r>
      <w:r w:rsidR="0082579E" w:rsidRPr="00362C42">
        <w:t>-</w:t>
      </w:r>
      <w:r w:rsidR="002B5608" w:rsidRPr="00362C42">
        <w:t xml:space="preserve">inhibitory </w:t>
      </w:r>
      <w:r w:rsidR="0082579E" w:rsidRPr="00362C42">
        <w:t xml:space="preserve">checkpoints such as </w:t>
      </w:r>
      <w:r w:rsidR="00AC21C2" w:rsidRPr="00362C42">
        <w:t>programmed death-ligand 1(PDL1), programmed death 1 (PD1) and cytotoxic T-lymphocyte-associated protein 4 (CTLA4)</w:t>
      </w:r>
      <w:r w:rsidR="002B5608" w:rsidRPr="00362C42">
        <w:t xml:space="preserve"> </w:t>
      </w:r>
      <w:r w:rsidR="008F7FCB" w:rsidRPr="00362C42">
        <w:t xml:space="preserve">in order to </w:t>
      </w:r>
      <w:r w:rsidR="00F336A9">
        <w:t>enable and expand adaptive</w:t>
      </w:r>
      <w:r w:rsidR="00F336A9" w:rsidRPr="00362C42">
        <w:t xml:space="preserve"> </w:t>
      </w:r>
      <w:r w:rsidR="008F7FCB" w:rsidRPr="00362C42">
        <w:t>anti-tumor immune response</w:t>
      </w:r>
      <w:r w:rsidR="00AF2C97" w:rsidRPr="00362C42">
        <w:t xml:space="preserve"> </w:t>
      </w:r>
      <w:r w:rsidR="00AF2C97" w:rsidRPr="00362C42">
        <w:fldChar w:fldCharType="begin">
          <w:fldData xml:space="preserve">PEVuZE5vdGU+PENpdGU+PEF1dGhvcj5BeWVyczwvQXV0aG9yPjxZZWFyPjIwMTc8L1llYXI+PFJl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==
</w:fldData>
        </w:fldChar>
      </w:r>
      <w:r w:rsidR="0020518F">
        <w:instrText xml:space="preserve"> ADDIN EN.CITE </w:instrText>
      </w:r>
      <w:r w:rsidR="0020518F">
        <w:fldChar w:fldCharType="begin">
          <w:fldData xml:space="preserve">PEVuZE5vdGU+PENpdGU+PEF1dGhvcj5BeWVyczwvQXV0aG9yPjxZZWFyPjIwMTc8L1llYXI+PFJl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==
</w:fldData>
        </w:fldChar>
      </w:r>
      <w:r w:rsidR="0020518F">
        <w:instrText xml:space="preserve"> ADDIN EN.CITE.DATA </w:instrText>
      </w:r>
      <w:r w:rsidR="0020518F">
        <w:fldChar w:fldCharType="end"/>
      </w:r>
      <w:r w:rsidR="00AF2C97" w:rsidRPr="00362C42">
        <w:fldChar w:fldCharType="separate"/>
      </w:r>
      <w:hyperlink w:anchor="_ENREF_2" w:tooltip="Ayers, 2017 #2" w:history="1">
        <w:r w:rsidR="000C5C70" w:rsidRPr="00451E84">
          <w:rPr>
            <w:noProof/>
            <w:vertAlign w:val="superscript"/>
          </w:rPr>
          <w:t>2</w:t>
        </w:r>
      </w:hyperlink>
      <w:r w:rsidR="00451E84" w:rsidRPr="00451E84">
        <w:rPr>
          <w:noProof/>
          <w:vertAlign w:val="superscript"/>
        </w:rPr>
        <w:t>,</w:t>
      </w:r>
      <w:hyperlink w:anchor="_ENREF_3" w:tooltip="Burugu, 2018 #1" w:history="1">
        <w:r w:rsidR="000C5C70" w:rsidRPr="00451E84">
          <w:rPr>
            <w:noProof/>
            <w:vertAlign w:val="superscript"/>
          </w:rPr>
          <w:t>3</w:t>
        </w:r>
      </w:hyperlink>
      <w:r w:rsidR="00AF2C97" w:rsidRPr="00362C42">
        <w:fldChar w:fldCharType="end"/>
      </w:r>
      <w:r w:rsidR="008F7FCB" w:rsidRPr="00362C42">
        <w:t xml:space="preserve">. </w:t>
      </w:r>
      <w:r w:rsidR="00913B31" w:rsidRPr="00362C42">
        <w:t xml:space="preserve">A growing body of research has indicated that these </w:t>
      </w:r>
      <w:r w:rsidR="00913B31">
        <w:t>tumor infiltrating lymphocytes (</w:t>
      </w:r>
      <w:r w:rsidR="00913B31" w:rsidRPr="00362C42">
        <w:t>TILs</w:t>
      </w:r>
      <w:r w:rsidR="00913B31">
        <w:t>)</w:t>
      </w:r>
      <w:r w:rsidR="00913B31" w:rsidRPr="00362C42">
        <w:t xml:space="preserve"> have</w:t>
      </w:r>
      <w:r w:rsidR="00913B31">
        <w:t xml:space="preserve"> both</w:t>
      </w:r>
      <w:r w:rsidR="00913B31" w:rsidRPr="00362C42">
        <w:t xml:space="preserve"> prognostic</w:t>
      </w:r>
      <w:r w:rsidR="00913B31">
        <w:t xml:space="preserve"> and predictive value</w:t>
      </w:r>
      <w:r w:rsidR="00913B31" w:rsidRPr="00362C42">
        <w:t xml:space="preserve"> in many solid tumors, which may be useful in selecting for individuals who are most likely to respond to immun</w:t>
      </w:r>
      <w:r w:rsidR="00913B31">
        <w:t>e checkpoint blockade (ICB)</w:t>
      </w:r>
      <w:r w:rsidR="00DD55DB">
        <w:t xml:space="preserve">. </w:t>
      </w:r>
      <w:r w:rsidR="00871412">
        <w:t>In fact, a</w:t>
      </w:r>
      <w:r w:rsidR="003A2554">
        <w:t xml:space="preserve"> recent study of </w:t>
      </w:r>
      <w:r w:rsidR="00871412">
        <w:t>3,771 breast cancer patients</w:t>
      </w:r>
      <w:r w:rsidR="00E11C5B">
        <w:t xml:space="preserve"> </w:t>
      </w:r>
      <w:r w:rsidR="003A2554">
        <w:t xml:space="preserve">suggested that an increased TIL </w:t>
      </w:r>
      <w:r w:rsidR="00871412">
        <w:t xml:space="preserve">concentration </w:t>
      </w:r>
      <w:r w:rsidR="00E11C5B">
        <w:t xml:space="preserve">also </w:t>
      </w:r>
      <w:r w:rsidR="003A2554">
        <w:t xml:space="preserve">predicted response to neo-adjuvant </w:t>
      </w:r>
      <w:r w:rsidR="00871412">
        <w:t xml:space="preserve">chemotherapy in TNBC and HER2+ patients </w:t>
      </w:r>
      <w:hyperlink w:anchor="_ENREF_4" w:tooltip="Denkert, 2018 #40" w:history="1">
        <w:r w:rsidR="000C5C70">
          <w:fldChar w:fldCharType="begin">
            <w:fldData xml:space="preserve">PEVuZE5vdGU+PENpdGU+PEF1dGhvcj5EZW5rZXJ0PC9BdXRob3I+PFllYXI+MjAxODwvWWVhcj48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</w:fldData>
          </w:fldChar>
        </w:r>
        <w:r w:rsidR="000C5C70">
          <w:instrText xml:space="preserve"> ADDIN EN.CITE </w:instrText>
        </w:r>
        <w:r w:rsidR="000C5C70">
          <w:fldChar w:fldCharType="begin">
            <w:fldData xml:space="preserve">PEVuZE5vdGU+PENpdGU+PEF1dGhvcj5EZW5rZXJ0PC9BdXRob3I+PFllYXI+MjAxODwvWWVhcj48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</w:fldData>
          </w:fldChar>
        </w:r>
        <w:r w:rsidR="000C5C70">
          <w:instrText xml:space="preserve"> ADDIN EN.CITE.DATA </w:instrText>
        </w:r>
        <w:r w:rsidR="000C5C70">
          <w:fldChar w:fldCharType="end"/>
        </w:r>
        <w:r w:rsidR="000C5C70">
          <w:fldChar w:fldCharType="separate"/>
        </w:r>
        <w:r w:rsidR="000C5C70" w:rsidRPr="0020518F">
          <w:rPr>
            <w:noProof/>
            <w:vertAlign w:val="superscript"/>
          </w:rPr>
          <w:t>4</w:t>
        </w:r>
        <w:r w:rsidR="000C5C70">
          <w:fldChar w:fldCharType="end"/>
        </w:r>
      </w:hyperlink>
      <w:r w:rsidR="00871412">
        <w:t>.</w:t>
      </w:r>
    </w:p>
    <w:p w14:paraId="7B6D9DBE" w14:textId="77777777" w:rsidR="004C505E" w:rsidRDefault="004C505E" w:rsidP="00FD2AD0"/>
    <w:p w14:paraId="67CB686E" w14:textId="5731DBEE" w:rsidR="00C26A07" w:rsidRDefault="003A2DF1" w:rsidP="00C26A07">
      <w:r w:rsidRPr="00362C42">
        <w:t xml:space="preserve">Given the </w:t>
      </w:r>
      <w:r w:rsidR="00C26A07">
        <w:t>clinical utility</w:t>
      </w:r>
      <w:r w:rsidRPr="00362C42">
        <w:t xml:space="preserve"> of existing gene expression biomarkers such as </w:t>
      </w:r>
      <w:proofErr w:type="spellStart"/>
      <w:r w:rsidRPr="00362C42">
        <w:t>OncotypeDx</w:t>
      </w:r>
      <w:proofErr w:type="spellEnd"/>
      <w:r w:rsidRPr="00362C42">
        <w:t xml:space="preserve"> </w:t>
      </w:r>
      <w:hyperlink w:anchor="_ENREF_5" w:tooltip="Paik, 2004 #6" w:history="1">
        <w:r w:rsidR="000C5C70" w:rsidRPr="00362C42">
          <w:fldChar w:fldCharType="begin">
            <w:fldData xml:space="preserve">PEVuZE5vdGU+PENpdGU+PEF1dGhvcj5QYWlrPC9BdXRob3I+PFllYXI+MjAwNDwvWWVhcj48UmVj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</w:fldData>
          </w:fldChar>
        </w:r>
        <w:r w:rsidR="000C5C70">
          <w:instrText xml:space="preserve"> ADDIN EN.CITE </w:instrText>
        </w:r>
        <w:r w:rsidR="000C5C70">
          <w:fldChar w:fldCharType="begin">
            <w:fldData xml:space="preserve">PEVuZE5vdGU+PENpdGU+PEF1dGhvcj5QYWlrPC9BdXRob3I+PFllYXI+MjAwNDwvWWVhcj48UmVj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</w:fldData>
          </w:fldChar>
        </w:r>
        <w:r w:rsidR="000C5C70">
          <w:instrText xml:space="preserve"> ADDIN EN.CITE.DATA </w:instrText>
        </w:r>
        <w:r w:rsidR="000C5C70">
          <w:fldChar w:fldCharType="end"/>
        </w:r>
        <w:r w:rsidR="000C5C70" w:rsidRPr="00362C42">
          <w:fldChar w:fldCharType="separate"/>
        </w:r>
        <w:r w:rsidR="000C5C70" w:rsidRPr="0020518F">
          <w:rPr>
            <w:noProof/>
            <w:vertAlign w:val="superscript"/>
          </w:rPr>
          <w:t>5</w:t>
        </w:r>
        <w:r w:rsidR="000C5C70" w:rsidRPr="00362C42">
          <w:fldChar w:fldCharType="end"/>
        </w:r>
      </w:hyperlink>
      <w:r w:rsidRPr="00362C42">
        <w:t xml:space="preserve">, </w:t>
      </w:r>
      <w:proofErr w:type="spellStart"/>
      <w:r w:rsidRPr="00362C42">
        <w:t>MammaPrint</w:t>
      </w:r>
      <w:proofErr w:type="spellEnd"/>
      <w:r w:rsidR="00996FB7" w:rsidRPr="00362C42">
        <w:t xml:space="preserve"> </w:t>
      </w:r>
      <w:hyperlink w:anchor="_ENREF_6" w:tooltip="van 't Veer, 2002 #7" w:history="1">
        <w:r w:rsidR="000C5C70" w:rsidRPr="00362C42">
          <w:fldChar w:fldCharType="begin">
            <w:fldData xml:space="preserve">PEVuZE5vdGU+PENpdGU+PEF1dGhvcj52YW4gJmFwb3M7dCBWZWVyPC9BdXRob3I+PFllYXI+MjAw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</w:fldData>
          </w:fldChar>
        </w:r>
        <w:r w:rsidR="000C5C70">
          <w:instrText xml:space="preserve"> ADDIN EN.CITE </w:instrText>
        </w:r>
        <w:r w:rsidR="000C5C70">
          <w:fldChar w:fldCharType="begin">
            <w:fldData xml:space="preserve">PEVuZE5vdGU+PENpdGU+PEF1dGhvcj52YW4gJmFwb3M7dCBWZWVyPC9BdXRob3I+PFllYXI+MjAw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</w:fldData>
          </w:fldChar>
        </w:r>
        <w:r w:rsidR="000C5C70">
          <w:instrText xml:space="preserve"> ADDIN EN.CITE.DATA </w:instrText>
        </w:r>
        <w:r w:rsidR="000C5C70">
          <w:fldChar w:fldCharType="end"/>
        </w:r>
        <w:r w:rsidR="000C5C70" w:rsidRPr="00362C42">
          <w:fldChar w:fldCharType="separate"/>
        </w:r>
        <w:r w:rsidR="000C5C70" w:rsidRPr="0020518F">
          <w:rPr>
            <w:noProof/>
            <w:vertAlign w:val="superscript"/>
          </w:rPr>
          <w:t>6</w:t>
        </w:r>
        <w:r w:rsidR="000C5C70" w:rsidRPr="00362C42">
          <w:fldChar w:fldCharType="end"/>
        </w:r>
      </w:hyperlink>
      <w:r w:rsidRPr="00362C42">
        <w:t xml:space="preserve">, </w:t>
      </w:r>
      <w:proofErr w:type="spellStart"/>
      <w:r w:rsidRPr="00362C42">
        <w:t>Prosignia</w:t>
      </w:r>
      <w:proofErr w:type="spellEnd"/>
      <w:r w:rsidR="00996FB7" w:rsidRPr="00362C42">
        <w:t xml:space="preserve"> </w:t>
      </w:r>
      <w:hyperlink w:anchor="_ENREF_7" w:tooltip="Parker, 2009 #8" w:history="1">
        <w:r w:rsidR="000C5C70" w:rsidRPr="00362C42">
          <w:fldChar w:fldCharType="begin">
            <w:fldData xml:space="preserve">PEVuZE5vdGU+PENpdGU+PEF1dGhvcj5QYXJrZXI8L0F1dGhvcj48WWVhcj4yMDA5PC9ZZWFyPjxS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</w:fldData>
          </w:fldChar>
        </w:r>
        <w:r w:rsidR="000C5C70">
          <w:instrText xml:space="preserve"> ADDIN EN.CITE </w:instrText>
        </w:r>
        <w:r w:rsidR="000C5C70">
          <w:fldChar w:fldCharType="begin">
            <w:fldData xml:space="preserve">PEVuZE5vdGU+PENpdGU+PEF1dGhvcj5QYXJrZXI8L0F1dGhvcj48WWVhcj4yMDA5PC9ZZWFyPjxS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</w:fldData>
          </w:fldChar>
        </w:r>
        <w:r w:rsidR="000C5C70">
          <w:instrText xml:space="preserve"> ADDIN EN.CITE.DATA </w:instrText>
        </w:r>
        <w:r w:rsidR="000C5C70">
          <w:fldChar w:fldCharType="end"/>
        </w:r>
        <w:r w:rsidR="000C5C70" w:rsidRPr="00362C42">
          <w:fldChar w:fldCharType="separate"/>
        </w:r>
        <w:r w:rsidR="000C5C70" w:rsidRPr="0020518F">
          <w:rPr>
            <w:noProof/>
            <w:vertAlign w:val="superscript"/>
          </w:rPr>
          <w:t>7</w:t>
        </w:r>
        <w:r w:rsidR="000C5C70" w:rsidRPr="00362C42">
          <w:fldChar w:fldCharType="end"/>
        </w:r>
      </w:hyperlink>
      <w:r w:rsidR="00996FB7" w:rsidRPr="00362C42">
        <w:t xml:space="preserve">, </w:t>
      </w:r>
      <w:r w:rsidR="007935DF" w:rsidRPr="00362C42">
        <w:t xml:space="preserve">and some accumulating evidence supporting the use of ‘TILs scoring’ as a prognostic biomarker </w:t>
      </w:r>
      <w:hyperlink w:anchor="_ENREF_8" w:tooltip="Hendry, 2017 #5" w:history="1">
        <w:r w:rsidR="000C5C70" w:rsidRPr="00362C42">
          <w:fldChar w:fldCharType="begin">
            <w:fldData xml:space="preserve">PEVuZE5vdGU+PENpdGU+PEF1dGhvcj5IZW5kcnk8L0F1dGhvcj48WWVhcj4yMDE3PC9ZZWFyPjxS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</w:fldData>
          </w:fldChar>
        </w:r>
        <w:r w:rsidR="000C5C70">
          <w:instrText xml:space="preserve"> ADDIN EN.CITE </w:instrText>
        </w:r>
        <w:r w:rsidR="000C5C70">
          <w:fldChar w:fldCharType="begin">
            <w:fldData xml:space="preserve">PEVuZE5vdGU+PENpdGU+PEF1dGhvcj5IZW5kcnk8L0F1dGhvcj48WWVhcj4yMDE3PC9ZZWFyPjxS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</w:fldData>
          </w:fldChar>
        </w:r>
        <w:r w:rsidR="000C5C70">
          <w:instrText xml:space="preserve"> ADDIN EN.CITE.DATA </w:instrText>
        </w:r>
        <w:r w:rsidR="000C5C70">
          <w:fldChar w:fldCharType="end"/>
        </w:r>
        <w:r w:rsidR="000C5C70" w:rsidRPr="00362C42">
          <w:fldChar w:fldCharType="separate"/>
        </w:r>
        <w:r w:rsidR="000C5C70" w:rsidRPr="0020518F">
          <w:rPr>
            <w:noProof/>
            <w:vertAlign w:val="superscript"/>
          </w:rPr>
          <w:t>8</w:t>
        </w:r>
        <w:r w:rsidR="000C5C70" w:rsidRPr="00362C42">
          <w:fldChar w:fldCharType="end"/>
        </w:r>
      </w:hyperlink>
      <w:r w:rsidR="00E9602C" w:rsidRPr="00362C42">
        <w:t>, it is essential to develop a reliable immune-based diagnostic assay</w:t>
      </w:r>
      <w:r w:rsidR="00510753" w:rsidRPr="00362C42">
        <w:t xml:space="preserve"> </w:t>
      </w:r>
      <w:r w:rsidR="0008060E">
        <w:t>to</w:t>
      </w:r>
      <w:r w:rsidR="00510753" w:rsidRPr="00362C42">
        <w:t xml:space="preserve"> </w:t>
      </w:r>
      <w:r w:rsidR="0008060E">
        <w:t xml:space="preserve">predict the </w:t>
      </w:r>
      <w:r w:rsidR="00510753" w:rsidRPr="00362C42">
        <w:t>efficacy of immunotherapies.</w:t>
      </w:r>
      <w:r w:rsidR="004C505E">
        <w:t xml:space="preserve"> </w:t>
      </w:r>
      <w:r w:rsidR="00C26A07" w:rsidRPr="00362C42">
        <w:t>In order to develop a reliable molecular assa</w:t>
      </w:r>
      <w:r w:rsidR="00C26A07">
        <w:t>y</w:t>
      </w:r>
      <w:r w:rsidR="00C26A07" w:rsidRPr="00362C42">
        <w:t xml:space="preserve">, </w:t>
      </w:r>
      <w:r w:rsidR="00C26A07">
        <w:t xml:space="preserve">sufficient samples are necessary to develop and validate the assay. </w:t>
      </w:r>
      <w:r w:rsidR="00C26A07" w:rsidRPr="00362C42">
        <w:t xml:space="preserve"> Currently, publicly available gene expression data </w:t>
      </w:r>
      <w:r w:rsidR="00C26A07">
        <w:t xml:space="preserve">are </w:t>
      </w:r>
      <w:r w:rsidR="00C26A07" w:rsidRPr="00362C42">
        <w:t xml:space="preserve">available only for a limited set of </w:t>
      </w:r>
      <w:r w:rsidR="00C26A07">
        <w:t xml:space="preserve">immunotherapy </w:t>
      </w:r>
      <w:r w:rsidR="00C26A07" w:rsidRPr="00362C42">
        <w:t xml:space="preserve">pre-treatment samples. </w:t>
      </w:r>
      <w:r w:rsidR="00C26A07">
        <w:t xml:space="preserve">A biomarker of immunotherapy derived from such data will likely need extensive evaluation for clinical utility in large randomized clinical trials, which demand many years, patients and resources </w:t>
      </w:r>
      <w:hyperlink w:anchor="_ENREF_9" w:tooltip="Morse, 2001 #19" w:history="1">
        <w:r w:rsidR="000C5C70">
          <w:fldChar w:fldCharType="begin"/>
        </w:r>
        <w:r w:rsidR="000C5C70">
          <w:instrText xml:space="preserve"> ADDIN EN.CITE &lt;EndNote&gt;&lt;Cite&gt;&lt;Author&gt;Morse&lt;/Author&gt;&lt;Year&gt;2001&lt;/Year&gt;&lt;RecNum&gt;19&lt;/RecNum&gt;&lt;DisplayText&gt;&lt;style face="superscript"&gt;9&lt;/style&gt;&lt;/DisplayText&gt;&lt;record&gt;&lt;rec-number&gt;19&lt;/rec-number&gt;&lt;foreign-keys&gt;&lt;key app="EN" db-id="99e2pwdttdrr04esxxlxst2je55pp2ddxzdt" timestamp="0"&gt;19&lt;/key&gt;&lt;/foreign-keys&gt;&lt;ref-type name="Journal Article"&gt;17&lt;/ref-type&gt;&lt;contributors&gt;&lt;authors&gt;&lt;author&gt;Morse, M. A.&lt;/author&gt;&lt;author&gt;Clay, T. M.&lt;/author&gt;&lt;author&gt;Hobeika, A. C.&lt;/author&gt;&lt;author&gt;Mosca, P. J.&lt;/author&gt;&lt;author&gt;Lyerly, H. K.&lt;/author&gt;&lt;/authors&gt;&lt;/contributors&gt;&lt;titles&gt;&lt;title&gt;Surrogate markers of response to cancer immunotherapy&lt;/title&gt;&lt;secondary-title&gt;Expert Opin Biol Ther&lt;/secondary-title&gt;&lt;/titles&gt;&lt;pages&gt;153-8&lt;/pages&gt;&lt;volume&gt;1&lt;/volume&gt;&lt;number&gt;2&lt;/number&gt;&lt;edition&gt;2001/12/01&lt;/edition&gt;&lt;keywords&gt;&lt;keyword&gt;Biomarkers/*analysis&lt;/keyword&gt;&lt;keyword&gt;Cancer Vaccines/immunology/therapeutic use&lt;/keyword&gt;&lt;keyword&gt;Clinical Trials, Phase III as Topic&lt;/keyword&gt;&lt;keyword&gt;Cytokines/metabolism&lt;/keyword&gt;&lt;keyword&gt;Enzyme-Linked Immunosorbent Assay/methods&lt;/keyword&gt;&lt;keyword&gt;Humans&lt;/keyword&gt;&lt;keyword&gt;*Immunotherapy&lt;/keyword&gt;&lt;keyword&gt;Monitoring, Immunologic/*methods&lt;/keyword&gt;&lt;keyword&gt;Neoplasms/*immunology/*therapy&lt;/keyword&gt;&lt;keyword&gt;T-Lymphocytes/immunology/metabolism/transplantation&lt;/keyword&gt;&lt;keyword&gt;Treatment Outcome&lt;/keyword&gt;&lt;/keywords&gt;&lt;dates&gt;&lt;year&gt;2001&lt;/year&gt;&lt;pub-dates&gt;&lt;date&gt;Mar&lt;/date&gt;&lt;/pub-dates&gt;&lt;/dates&gt;&lt;isbn&gt;1471-2598 (Print)&amp;#xD;1471-2598 (Linking)&lt;/isbn&gt;&lt;accession-num&gt;11727526&lt;/accession-num&gt;&lt;urls&gt;&lt;related-urls&gt;&lt;url&gt;https://www.ncbi.nlm.nih.gov/pubmed/11727526&lt;/url&gt;&lt;/related-urls&gt;&lt;/urls&gt;&lt;electronic-resource-num&gt;10.1517/14712598.1.2.153&lt;/electronic-resource-num&gt;&lt;/record&gt;&lt;/Cite&gt;&lt;/EndNote&gt;</w:instrText>
        </w:r>
        <w:r w:rsidR="000C5C70">
          <w:fldChar w:fldCharType="separate"/>
        </w:r>
        <w:r w:rsidR="000C5C70" w:rsidRPr="0020518F">
          <w:rPr>
            <w:noProof/>
            <w:vertAlign w:val="superscript"/>
          </w:rPr>
          <w:t>9</w:t>
        </w:r>
        <w:r w:rsidR="000C5C70">
          <w:fldChar w:fldCharType="end"/>
        </w:r>
      </w:hyperlink>
      <w:r w:rsidR="00C26A07">
        <w:t xml:space="preserve">. Consequently, there has been a </w:t>
      </w:r>
      <w:r w:rsidR="00C26A07" w:rsidRPr="00362C42">
        <w:t xml:space="preserve">proliferation of </w:t>
      </w:r>
      <w:r w:rsidR="00C26A07">
        <w:t xml:space="preserve">proposed surrogate </w:t>
      </w:r>
      <w:r w:rsidR="00C26A07" w:rsidRPr="00362C42">
        <w:t>biomarker studies that focu</w:t>
      </w:r>
      <w:r w:rsidR="00C26A07">
        <w:t>s</w:t>
      </w:r>
      <w:r w:rsidR="00C26A07" w:rsidRPr="00362C42">
        <w:t xml:space="preserve"> on</w:t>
      </w:r>
      <w:r w:rsidR="00C26A07">
        <w:t xml:space="preserve"> biologically plausible markers, including </w:t>
      </w:r>
      <w:r w:rsidR="00C26A07" w:rsidRPr="00362C42">
        <w:t xml:space="preserve"> immune evasion </w:t>
      </w:r>
      <w:hyperlink w:anchor="_ENREF_10" w:tooltip="Jiang, 2018 #3" w:history="1">
        <w:r w:rsidR="000C5C70" w:rsidRPr="00362C42">
          <w:fldChar w:fldCharType="begin">
            <w:fldData xml:space="preserve">PEVuZE5vdGU+PENpdGU+PEF1dGhvcj5KaWFuZzwvQXV0aG9yPjxZZWFyPjIwMTg8L1llYXI+PFJl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</w:fldData>
          </w:fldChar>
        </w:r>
        <w:r w:rsidR="000C5C70">
          <w:instrText xml:space="preserve"> ADDIN EN.CITE </w:instrText>
        </w:r>
        <w:r w:rsidR="000C5C70">
          <w:fldChar w:fldCharType="begin">
            <w:fldData xml:space="preserve">PEVuZE5vdGU+PENpdGU+PEF1dGhvcj5KaWFuZzwvQXV0aG9yPjxZZWFyPjIwMTg8L1llYXI+PFJl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</w:fldData>
          </w:fldChar>
        </w:r>
        <w:r w:rsidR="000C5C70">
          <w:instrText xml:space="preserve"> ADDIN EN.CITE.DATA </w:instrText>
        </w:r>
        <w:r w:rsidR="000C5C70">
          <w:fldChar w:fldCharType="end"/>
        </w:r>
        <w:r w:rsidR="000C5C70" w:rsidRPr="00362C42">
          <w:fldChar w:fldCharType="separate"/>
        </w:r>
        <w:r w:rsidR="000C5C70" w:rsidRPr="0020518F">
          <w:rPr>
            <w:noProof/>
            <w:vertAlign w:val="superscript"/>
          </w:rPr>
          <w:t>10</w:t>
        </w:r>
        <w:r w:rsidR="000C5C70" w:rsidRPr="00362C42">
          <w:fldChar w:fldCharType="end"/>
        </w:r>
      </w:hyperlink>
      <w:r w:rsidR="00C26A07" w:rsidRPr="00362C42">
        <w:t xml:space="preserve">, cytokines in the immune microenvironment </w:t>
      </w:r>
      <w:hyperlink w:anchor="_ENREF_2" w:tooltip="Ayers, 2017 #2" w:history="1">
        <w:r w:rsidR="000C5C70" w:rsidRPr="00362C42">
          <w:fldChar w:fldCharType="begin">
            <w:fldData xml:space="preserve">PEVuZE5vdGU+PENpdGU+PEF1dGhvcj5BeWVyczwvQXV0aG9yPjxZZWFyPjIwMTc8L1llYXI+PFJl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</w:fldData>
          </w:fldChar>
        </w:r>
        <w:r w:rsidR="000C5C70">
          <w:instrText xml:space="preserve"> ADDIN EN.CITE </w:instrText>
        </w:r>
        <w:r w:rsidR="000C5C70">
          <w:fldChar w:fldCharType="begin">
            <w:fldData xml:space="preserve">PEVuZE5vdGU+PENpdGU+PEF1dGhvcj5BeWVyczwvQXV0aG9yPjxZZWFyPjIwMTc8L1llYXI+PFJl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</w:fldData>
          </w:fldChar>
        </w:r>
        <w:r w:rsidR="000C5C70">
          <w:instrText xml:space="preserve"> ADDIN EN.CITE.DATA </w:instrText>
        </w:r>
        <w:r w:rsidR="000C5C70">
          <w:fldChar w:fldCharType="end"/>
        </w:r>
        <w:r w:rsidR="000C5C70" w:rsidRPr="00362C42">
          <w:fldChar w:fldCharType="separate"/>
        </w:r>
        <w:r w:rsidR="000C5C70" w:rsidRPr="00451E84">
          <w:rPr>
            <w:noProof/>
            <w:vertAlign w:val="superscript"/>
          </w:rPr>
          <w:t>2</w:t>
        </w:r>
        <w:r w:rsidR="000C5C70" w:rsidRPr="00362C42">
          <w:fldChar w:fldCharType="end"/>
        </w:r>
      </w:hyperlink>
      <w:r w:rsidR="00C26A07">
        <w:t xml:space="preserve"> and tissue-resident memory T cell differentiation </w:t>
      </w:r>
      <w:r w:rsidR="00C26A07">
        <w:fldChar w:fldCharType="begin">
          <w:fldData xml:space="preserve">PEVuZE5vdGU+PENpdGU+PEF1dGhvcj5TYXZhczwvQXV0aG9yPjxZZWFyPjIwMTg8L1llYXI+PFJl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</w:fldData>
        </w:fldChar>
      </w:r>
      <w:r w:rsidR="0020518F">
        <w:instrText xml:space="preserve"> ADDIN EN.CITE </w:instrText>
      </w:r>
      <w:r w:rsidR="0020518F">
        <w:fldChar w:fldCharType="begin">
          <w:fldData xml:space="preserve">PEVuZE5vdGU+PENpdGU+PEF1dGhvcj5TYXZhczwvQXV0aG9yPjxZZWFyPjIwMTg8L1llYXI+PFJl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</w:fldData>
        </w:fldChar>
      </w:r>
      <w:r w:rsidR="0020518F">
        <w:instrText xml:space="preserve"> ADDIN EN.CITE.DATA </w:instrText>
      </w:r>
      <w:r w:rsidR="0020518F">
        <w:fldChar w:fldCharType="end"/>
      </w:r>
      <w:r w:rsidR="00C26A07">
        <w:fldChar w:fldCharType="separate"/>
      </w:r>
      <w:hyperlink w:anchor="_ENREF_11" w:tooltip="Savas, 2018 #20" w:history="1">
        <w:r w:rsidR="000C5C70" w:rsidRPr="0020518F">
          <w:rPr>
            <w:noProof/>
            <w:vertAlign w:val="superscript"/>
          </w:rPr>
          <w:t>11</w:t>
        </w:r>
      </w:hyperlink>
      <w:r w:rsidR="0020518F" w:rsidRPr="0020518F">
        <w:rPr>
          <w:noProof/>
          <w:vertAlign w:val="superscript"/>
        </w:rPr>
        <w:t>,</w:t>
      </w:r>
      <w:hyperlink w:anchor="_ENREF_12" w:tooltip="Savas, 2018 #21" w:history="1">
        <w:r w:rsidR="000C5C70" w:rsidRPr="0020518F">
          <w:rPr>
            <w:noProof/>
            <w:vertAlign w:val="superscript"/>
          </w:rPr>
          <w:t>12</w:t>
        </w:r>
      </w:hyperlink>
      <w:r w:rsidR="00C26A07">
        <w:fldChar w:fldCharType="end"/>
      </w:r>
      <w:r w:rsidR="00C26A07">
        <w:t xml:space="preserve"> </w:t>
      </w:r>
      <w:r w:rsidR="00C26A07" w:rsidRPr="00362C42">
        <w:t xml:space="preserve">as a guide </w:t>
      </w:r>
      <w:r w:rsidR="00C26A07">
        <w:t>to prioritize potential prognostic and predictive biomarkers of immunotherapeutic agents.</w:t>
      </w:r>
    </w:p>
    <w:p w14:paraId="39AC0C44" w14:textId="36795555" w:rsidR="004C505E" w:rsidRDefault="004C505E" w:rsidP="00FD2AD0"/>
    <w:p w14:paraId="0CE483E2" w14:textId="73911E2B" w:rsidR="00130773" w:rsidRDefault="00C26A07" w:rsidP="00FD2AD0">
      <w:r>
        <w:lastRenderedPageBreak/>
        <w:t xml:space="preserve">To develop more precision in quantifying the changes in T cells infiltrating tumors, we sought to exploit the heterogeneity </w:t>
      </w:r>
      <w:r w:rsidR="0008060E">
        <w:t xml:space="preserve">present in a population of </w:t>
      </w:r>
      <w:r>
        <w:t xml:space="preserve">T cells by </w:t>
      </w:r>
      <w:r w:rsidR="0008060E">
        <w:t xml:space="preserve">using </w:t>
      </w:r>
      <w:r>
        <w:t>single-cell RNA-</w:t>
      </w:r>
      <w:proofErr w:type="spellStart"/>
      <w:r>
        <w:t>seq</w:t>
      </w:r>
      <w:proofErr w:type="spellEnd"/>
      <w:r>
        <w:t xml:space="preserve"> (</w:t>
      </w:r>
      <w:proofErr w:type="spellStart"/>
      <w:r>
        <w:t>scRNA-seq</w:t>
      </w:r>
      <w:proofErr w:type="spellEnd"/>
      <w:r>
        <w:t>) analysis to characterize functional modules of ECA.</w:t>
      </w:r>
      <w:r w:rsidR="00C93FC3">
        <w:t xml:space="preserve"> </w:t>
      </w:r>
      <w:r w:rsidR="00141464">
        <w:t xml:space="preserve">To overcome the challenges posed by </w:t>
      </w:r>
      <w:r w:rsidR="00AD36CB">
        <w:t xml:space="preserve">signal sparsity in </w:t>
      </w:r>
      <w:proofErr w:type="spellStart"/>
      <w:r w:rsidR="00AD36CB">
        <w:t>scRNA-seq</w:t>
      </w:r>
      <w:proofErr w:type="spellEnd"/>
      <w:r w:rsidR="00AD36CB">
        <w:t xml:space="preserve"> data (due to ‘dropout events’) </w:t>
      </w:r>
      <w:r w:rsidR="007506BB">
        <w:t>and strong correlation structure among genes</w:t>
      </w:r>
      <w:r w:rsidR="00141464">
        <w:t>, we</w:t>
      </w:r>
      <w:r w:rsidR="00214225">
        <w:t xml:space="preserve"> </w:t>
      </w:r>
      <w:r w:rsidR="00AD36CB">
        <w:t>use</w:t>
      </w:r>
      <w:r w:rsidR="00141464">
        <w:t>d</w:t>
      </w:r>
      <w:r w:rsidR="00AD36CB">
        <w:t xml:space="preserve"> Random Forests (RFs)</w:t>
      </w:r>
      <w:r w:rsidR="00C84FDF">
        <w:t xml:space="preserve"> </w:t>
      </w:r>
      <w:hyperlink w:anchor="_ENREF_13" w:tooltip="Breiman, 2001 #22" w:history="1">
        <w:r w:rsidR="000C5C70">
          <w:fldChar w:fldCharType="begin"/>
        </w:r>
        <w:r w:rsidR="000C5C70">
          <w:instrText xml:space="preserve"> ADDIN EN.CITE &lt;EndNote&gt;&lt;Cite&gt;&lt;Author&gt;Breiman&lt;/Author&gt;&lt;Year&gt;2001&lt;/Year&gt;&lt;RecNum&gt;22&lt;/RecNum&gt;&lt;DisplayText&gt;&lt;style face="superscript"&gt;13&lt;/style&gt;&lt;/DisplayText&gt;&lt;record&gt;&lt;rec-number&gt;22&lt;/rec-number&gt;&lt;foreign-keys&gt;&lt;key app="EN" db-id="99e2pwdttdrr04esxxlxst2je55pp2ddxzdt" timestamp="0"&gt;22&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number&gt;1&lt;/number&gt;&lt;dates&gt;&lt;year&gt;2001&lt;/year&gt;&lt;/dates&gt;&lt;urls&gt;&lt;/urls&gt;&lt;/record&gt;&lt;/Cite&gt;&lt;/EndNote&gt;</w:instrText>
        </w:r>
        <w:r w:rsidR="000C5C70">
          <w:fldChar w:fldCharType="separate"/>
        </w:r>
        <w:r w:rsidR="000C5C70" w:rsidRPr="0021609D">
          <w:rPr>
            <w:noProof/>
            <w:vertAlign w:val="superscript"/>
          </w:rPr>
          <w:t>13</w:t>
        </w:r>
        <w:r w:rsidR="000C5C70">
          <w:fldChar w:fldCharType="end"/>
        </w:r>
      </w:hyperlink>
      <w:r w:rsidR="00AD36CB">
        <w:t xml:space="preserve"> to train classifiers</w:t>
      </w:r>
      <w:r w:rsidR="009642D3">
        <w:t xml:space="preserve"> of ECA activity, which were </w:t>
      </w:r>
      <w:r>
        <w:t xml:space="preserve">subsequently validated </w:t>
      </w:r>
      <w:r w:rsidR="0008659C">
        <w:t>in multip</w:t>
      </w:r>
      <w:r w:rsidR="009627FD">
        <w:t>l</w:t>
      </w:r>
      <w:r w:rsidR="0008659C">
        <w:t xml:space="preserve">e solid tumor types. </w:t>
      </w:r>
      <w:r w:rsidR="00CF1C38">
        <w:t>RF classification models are non-parametric machine learning tree-based ensemble learning approaches that are increasingly frequently used in addressing “large p, small n” problems</w:t>
      </w:r>
      <w:r w:rsidR="000C5C70">
        <w:t xml:space="preserve"> </w:t>
      </w:r>
      <w:hyperlink w:anchor="_ENREF_13" w:tooltip="Breiman, 2001 #22" w:history="1">
        <w:r w:rsidR="000C5C70">
          <w:fldChar w:fldCharType="begin"/>
        </w:r>
        <w:r w:rsidR="000C5C70">
          <w:instrText xml:space="preserve"> ADDIN EN.CITE &lt;EndNote&gt;&lt;Cite&gt;&lt;Author&gt;Breiman&lt;/Author&gt;&lt;Year&gt;2001&lt;/Year&gt;&lt;RecNum&gt;22&lt;/RecNum&gt;&lt;DisplayText&gt;&lt;style face="superscript"&gt;13&lt;/style&gt;&lt;/DisplayText&gt;&lt;record&gt;&lt;rec-number&gt;22&lt;/rec-number&gt;&lt;foreign-keys&gt;&lt;key app="EN" db-id="99e2pwdttdrr04esxxlxst2je55pp2ddxzdt" timestamp="0"&gt;22&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number&gt;1&lt;/number&gt;&lt;dates&gt;&lt;year&gt;2001&lt;/year&gt;&lt;/dates&gt;&lt;urls&gt;&lt;/urls&gt;&lt;/record&gt;&lt;/Cite&gt;&lt;/EndNote&gt;</w:instrText>
        </w:r>
        <w:r w:rsidR="000C5C70">
          <w:fldChar w:fldCharType="separate"/>
        </w:r>
        <w:r w:rsidR="000C5C70" w:rsidRPr="000C5C70">
          <w:rPr>
            <w:noProof/>
            <w:vertAlign w:val="superscript"/>
          </w:rPr>
          <w:t>13</w:t>
        </w:r>
        <w:r w:rsidR="000C5C70">
          <w:fldChar w:fldCharType="end"/>
        </w:r>
      </w:hyperlink>
      <w:r w:rsidR="00CF1C38">
        <w:t xml:space="preserve">. They are often a collection of many trees, where each tree is grown as a bootstrap sample of the original data. Such methods not only help eliminate any model selection bias but also adeptly deal with the correlation and interaction among genes. </w:t>
      </w:r>
    </w:p>
    <w:p w14:paraId="782B0B1D" w14:textId="77777777" w:rsidR="00130773" w:rsidRDefault="00130773" w:rsidP="00FD2AD0"/>
    <w:p w14:paraId="4D60AE8A" w14:textId="3312A24E" w:rsidR="00FF6B99" w:rsidRDefault="00141464" w:rsidP="00FD2AD0">
      <w:r>
        <w:t xml:space="preserve">In this </w:t>
      </w:r>
      <w:r w:rsidR="00A00E96">
        <w:t>study</w:t>
      </w:r>
      <w:r>
        <w:t>, we use</w:t>
      </w:r>
      <w:r w:rsidR="00664093">
        <w:t>d</w:t>
      </w:r>
      <w:r>
        <w:t xml:space="preserve"> recently published </w:t>
      </w:r>
      <w:proofErr w:type="spellStart"/>
      <w:r>
        <w:t>scRNA-seq</w:t>
      </w:r>
      <w:proofErr w:type="spellEnd"/>
      <w:r>
        <w:t xml:space="preserve"> data </w:t>
      </w:r>
      <w:r w:rsidR="00DF5C0F">
        <w:t>of human T cells from TNBC</w:t>
      </w:r>
      <w:r w:rsidR="00280998">
        <w:t xml:space="preserve"> </w:t>
      </w:r>
      <w:r w:rsidR="00280998">
        <w:fldChar w:fldCharType="begin">
          <w:fldData xml:space="preserve">PEVuZE5vdGU+PENpdGU+PEF1dGhvcj5TYXZhczwvQXV0aG9yPjxZZWFyPjIwMTg8L1llYXI+PFJl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</w:fldData>
        </w:fldChar>
      </w:r>
      <w:r w:rsidR="00280998">
        <w:instrText xml:space="preserve"> ADDIN EN.CITE </w:instrText>
      </w:r>
      <w:r w:rsidR="00280998">
        <w:fldChar w:fldCharType="begin">
          <w:fldData xml:space="preserve">PEVuZE5vdGU+PENpdGU+PEF1dGhvcj5TYXZhczwvQXV0aG9yPjxZZWFyPjIwMTg8L1llYXI+PFJl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</w:fldData>
        </w:fldChar>
      </w:r>
      <w:r w:rsidR="00280998">
        <w:instrText xml:space="preserve"> ADDIN EN.CITE.DATA </w:instrText>
      </w:r>
      <w:r w:rsidR="00280998">
        <w:fldChar w:fldCharType="end"/>
      </w:r>
      <w:r w:rsidR="00280998">
        <w:fldChar w:fldCharType="separate"/>
      </w:r>
      <w:hyperlink w:anchor="_ENREF_11" w:tooltip="Savas, 2018 #20" w:history="1">
        <w:r w:rsidR="000C5C70" w:rsidRPr="00280998">
          <w:rPr>
            <w:noProof/>
            <w:vertAlign w:val="superscript"/>
          </w:rPr>
          <w:t>11</w:t>
        </w:r>
      </w:hyperlink>
      <w:r w:rsidR="00280998" w:rsidRPr="00280998">
        <w:rPr>
          <w:noProof/>
          <w:vertAlign w:val="superscript"/>
        </w:rPr>
        <w:t>,</w:t>
      </w:r>
      <w:hyperlink w:anchor="_ENREF_12" w:tooltip="Savas, 2018 #21" w:history="1">
        <w:r w:rsidR="000C5C70" w:rsidRPr="00280998">
          <w:rPr>
            <w:noProof/>
            <w:vertAlign w:val="superscript"/>
          </w:rPr>
          <w:t>12</w:t>
        </w:r>
      </w:hyperlink>
      <w:r w:rsidR="00280998">
        <w:fldChar w:fldCharType="end"/>
      </w:r>
      <w:r w:rsidR="00DF5C0F">
        <w:t xml:space="preserve"> </w:t>
      </w:r>
      <w:r w:rsidR="00664093">
        <w:t xml:space="preserve"> </w:t>
      </w:r>
      <w:r w:rsidR="008706DF">
        <w:t>to d</w:t>
      </w:r>
      <w:r w:rsidR="00130773">
        <w:t xml:space="preserve">evelop </w:t>
      </w:r>
      <w:r w:rsidR="00DF5C0F">
        <w:t>RF</w:t>
      </w:r>
      <w:r w:rsidR="00130773">
        <w:t xml:space="preserve"> classification models</w:t>
      </w:r>
      <w:r w:rsidR="00664093">
        <w:t xml:space="preserve"> from</w:t>
      </w:r>
      <w:r w:rsidR="00E9314D">
        <w:t xml:space="preserve">, </w:t>
      </w:r>
      <w:r w:rsidR="008706DF">
        <w:t>and assess their association with disease progression in multiple solid tumors and in predicting response to</w:t>
      </w:r>
      <w:r w:rsidR="00664093">
        <w:t xml:space="preserve"> ICB</w:t>
      </w:r>
      <w:r w:rsidR="008706DF">
        <w:t>.</w:t>
      </w:r>
      <w:r w:rsidR="00A00E96">
        <w:t xml:space="preserve"> </w:t>
      </w:r>
      <w:r w:rsidR="008548E1">
        <w:t>We cho</w:t>
      </w:r>
      <w:r w:rsidR="00D5013B">
        <w:t>o</w:t>
      </w:r>
      <w:r w:rsidR="008548E1">
        <w:t>se TNBC data for not only their</w:t>
      </w:r>
      <w:r w:rsidR="00A00E96">
        <w:t xml:space="preserve"> moderate success </w:t>
      </w:r>
      <w:r w:rsidR="008548E1">
        <w:t>in response to</w:t>
      </w:r>
      <w:r w:rsidR="00A00E96">
        <w:t xml:space="preserve"> ICB </w:t>
      </w:r>
      <w:hyperlink w:anchor="_ENREF_14" w:tooltip="Emens, 2018 #43" w:history="1">
        <w:r w:rsidR="000C5C70">
          <w:fldChar w:fldCharType="begin">
            <w:fldData xml:space="preserve">PEVuZE5vdGU+PENpdGU+PEF1dGhvcj5FbWVuczwvQXV0aG9yPjxZZWFyPjIwMTg8L1llYXI+PFJl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</w:fldData>
          </w:fldChar>
        </w:r>
        <w:r w:rsidR="000C5C70">
          <w:instrText xml:space="preserve"> ADDIN EN.CITE </w:instrText>
        </w:r>
        <w:r w:rsidR="000C5C70">
          <w:fldChar w:fldCharType="begin">
            <w:fldData xml:space="preserve">PEVuZE5vdGU+PENpdGU+PEF1dGhvcj5FbWVuczwvQXV0aG9yPjxZZWFyPjIwMTg8L1llYXI+PFJl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</w:fldData>
          </w:fldChar>
        </w:r>
        <w:r w:rsidR="000C5C70">
          <w:instrText xml:space="preserve"> ADDIN EN.CITE.DATA </w:instrText>
        </w:r>
        <w:r w:rsidR="000C5C70">
          <w:fldChar w:fldCharType="end"/>
        </w:r>
        <w:r w:rsidR="000C5C70">
          <w:fldChar w:fldCharType="separate"/>
        </w:r>
        <w:r w:rsidR="000C5C70" w:rsidRPr="0021609D">
          <w:rPr>
            <w:noProof/>
            <w:vertAlign w:val="superscript"/>
          </w:rPr>
          <w:t>14-16</w:t>
        </w:r>
        <w:r w:rsidR="000C5C70">
          <w:fldChar w:fldCharType="end"/>
        </w:r>
      </w:hyperlink>
      <w:r w:rsidR="00A00E96">
        <w:t xml:space="preserve"> </w:t>
      </w:r>
      <w:r w:rsidR="008548E1">
        <w:t xml:space="preserve">but also due to the </w:t>
      </w:r>
      <w:r w:rsidR="00A00E96">
        <w:t>availability o</w:t>
      </w:r>
      <w:r w:rsidR="008548E1">
        <w:t xml:space="preserve">f specific transcriptional profiles of T cells </w:t>
      </w:r>
      <w:r w:rsidR="00EB621C">
        <w:t xml:space="preserve">in the public domain </w:t>
      </w:r>
      <w:r w:rsidR="00A00E96">
        <w:t>required for our study</w:t>
      </w:r>
      <w:r w:rsidR="008548E1">
        <w:t>.</w:t>
      </w:r>
    </w:p>
    <w:p w14:paraId="6FE8F375" w14:textId="77777777" w:rsidR="00CF1C38" w:rsidRDefault="00CF1C38" w:rsidP="00FD2AD0">
      <w:pPr>
        <w:rPr>
          <w:b/>
        </w:rPr>
      </w:pPr>
    </w:p>
    <w:p w14:paraId="368B4934" w14:textId="4528E832" w:rsidR="0094531C" w:rsidRPr="00362C42" w:rsidRDefault="0094531C" w:rsidP="00FD2AD0">
      <w:pPr>
        <w:rPr>
          <w:b/>
        </w:rPr>
      </w:pPr>
      <w:r w:rsidRPr="00362C42">
        <w:rPr>
          <w:b/>
        </w:rPr>
        <w:t>Results</w:t>
      </w:r>
    </w:p>
    <w:p w14:paraId="2EB4ED2E" w14:textId="42952F37" w:rsidR="0094531C" w:rsidRDefault="0094531C" w:rsidP="00FD2AD0">
      <w:pPr>
        <w:rPr>
          <w:b/>
        </w:rPr>
      </w:pPr>
    </w:p>
    <w:p w14:paraId="2B6715BE" w14:textId="73503725" w:rsidR="002A429E" w:rsidRDefault="002A429E" w:rsidP="002A429E">
      <w:r>
        <w:t xml:space="preserve">The following are the questions addressed in this </w:t>
      </w:r>
      <w:r w:rsidR="00EB621C">
        <w:t>study</w:t>
      </w:r>
      <w:r>
        <w:t>: 1) Is it possible to isolate effective T cell cytolytic activity (ECA) profile from single cells (</w:t>
      </w:r>
      <w:proofErr w:type="spellStart"/>
      <w:r w:rsidR="00907197">
        <w:t>sc</w:t>
      </w:r>
      <w:r>
        <w:t>RNA-seq</w:t>
      </w:r>
      <w:proofErr w:type="spellEnd"/>
      <w:r>
        <w:t>) and validate it in a population</w:t>
      </w:r>
      <w:r w:rsidR="00907197">
        <w:t>-</w:t>
      </w:r>
      <w:r>
        <w:t>based analysis of cells (bulk RNA-</w:t>
      </w:r>
      <w:proofErr w:type="spellStart"/>
      <w:r>
        <w:t>seq</w:t>
      </w:r>
      <w:proofErr w:type="spellEnd"/>
      <w:r>
        <w:t>)? 2) How similar is the ECA profile (with respect to biomarkers) across multiple epithelial tumors? 3) Are these biomarkers associated with clin</w:t>
      </w:r>
      <w:r w:rsidR="0008060E">
        <w:t>i</w:t>
      </w:r>
      <w:r>
        <w:t>cal prognosis? 4) Can the ECA profile be a predictive biomarker of response to immunotherapy?</w:t>
      </w:r>
    </w:p>
    <w:p w14:paraId="060A74CC" w14:textId="77777777" w:rsidR="007F0CE3" w:rsidRPr="007F0CE3" w:rsidRDefault="007F0CE3" w:rsidP="00FD2AD0"/>
    <w:p w14:paraId="668221BF" w14:textId="30D882DF" w:rsidR="001973A1" w:rsidRDefault="001973A1" w:rsidP="00FD2AD0">
      <w:pPr>
        <w:rPr>
          <w:b/>
        </w:rPr>
      </w:pPr>
      <w:r w:rsidRPr="00362C42">
        <w:rPr>
          <w:b/>
        </w:rPr>
        <w:t>Discovering gene expression modules from single</w:t>
      </w:r>
      <w:r w:rsidR="004D7D54">
        <w:rPr>
          <w:b/>
        </w:rPr>
        <w:t>-</w:t>
      </w:r>
      <w:r w:rsidRPr="00362C42">
        <w:rPr>
          <w:b/>
        </w:rPr>
        <w:t>cell RNA</w:t>
      </w:r>
      <w:r w:rsidR="004D7D54">
        <w:rPr>
          <w:b/>
        </w:rPr>
        <w:t>-</w:t>
      </w:r>
      <w:proofErr w:type="spellStart"/>
      <w:r w:rsidRPr="00362C42">
        <w:rPr>
          <w:b/>
        </w:rPr>
        <w:t>seq</w:t>
      </w:r>
      <w:proofErr w:type="spellEnd"/>
      <w:r w:rsidRPr="00362C42">
        <w:rPr>
          <w:b/>
        </w:rPr>
        <w:t xml:space="preserve"> </w:t>
      </w:r>
      <w:r w:rsidR="00897325">
        <w:rPr>
          <w:b/>
        </w:rPr>
        <w:t>(</w:t>
      </w:r>
      <w:proofErr w:type="spellStart"/>
      <w:r w:rsidR="00897325">
        <w:rPr>
          <w:b/>
        </w:rPr>
        <w:t>scRNA-seq</w:t>
      </w:r>
      <w:proofErr w:type="spellEnd"/>
      <w:r w:rsidR="00897325">
        <w:rPr>
          <w:b/>
        </w:rPr>
        <w:t xml:space="preserve">) </w:t>
      </w:r>
      <w:r w:rsidRPr="00362C42">
        <w:rPr>
          <w:b/>
        </w:rPr>
        <w:t>data.</w:t>
      </w:r>
    </w:p>
    <w:p w14:paraId="34278C4E" w14:textId="28144D28" w:rsidR="008824ED" w:rsidRDefault="008824ED" w:rsidP="00FD2AD0"/>
    <w:p w14:paraId="2DE0BD97" w14:textId="71CF7FCB" w:rsidR="00897325" w:rsidRPr="009E6A93" w:rsidRDefault="00897325" w:rsidP="00FD2AD0">
      <w:r>
        <w:t xml:space="preserve">We begin with </w:t>
      </w:r>
      <w:r w:rsidR="00451FA6">
        <w:t xml:space="preserve">publicly available </w:t>
      </w:r>
      <w:proofErr w:type="spellStart"/>
      <w:r w:rsidR="00451FA6">
        <w:t>s</w:t>
      </w:r>
      <w:r>
        <w:t>cRNA-seq</w:t>
      </w:r>
      <w:proofErr w:type="spellEnd"/>
      <w:r>
        <w:t xml:space="preserve"> </w:t>
      </w:r>
      <w:r w:rsidR="00451FA6">
        <w:t>data from GEO repository (GSE</w:t>
      </w:r>
      <w:r w:rsidR="00C40F11">
        <w:t>110686)</w:t>
      </w:r>
      <w:r w:rsidR="009A77D4">
        <w:t xml:space="preserve"> comprising of </w:t>
      </w:r>
      <w:r>
        <w:t>6,311 purified CD3+ single T</w:t>
      </w:r>
      <w:r w:rsidR="00EF11B3">
        <w:t xml:space="preserve"> </w:t>
      </w:r>
      <w:r>
        <w:t>cells from two patients diagnosed with triple negative breast cancer (TNBC).</w:t>
      </w:r>
      <w:r w:rsidR="00451FA6">
        <w:t xml:space="preserve"> </w:t>
      </w:r>
      <w:r w:rsidR="00907197">
        <w:t xml:space="preserve">Raw data from </w:t>
      </w:r>
      <w:r w:rsidR="00785232">
        <w:t>3’ transcriptional profiling</w:t>
      </w:r>
      <w:r w:rsidR="00907197">
        <w:t xml:space="preserve"> of</w:t>
      </w:r>
      <w:r w:rsidR="00785232">
        <w:t xml:space="preserve"> 5,174 CD3+ T cells from the first patient and 1,137 CD3+ T cells from the second</w:t>
      </w:r>
      <w:r w:rsidR="00A570B7">
        <w:t xml:space="preserve"> was made available in 10x Genomics™ matrix format</w:t>
      </w:r>
      <w:r w:rsidR="00785232">
        <w:t>.</w:t>
      </w:r>
      <w:r w:rsidR="00A570B7">
        <w:t xml:space="preserve"> Unique molecular identifier (UMI) count matrix was extracted from this format, and </w:t>
      </w:r>
      <w:r w:rsidR="008841F1">
        <w:t xml:space="preserve">the </w:t>
      </w:r>
      <w:r w:rsidR="00A570B7">
        <w:t xml:space="preserve">UMI counts </w:t>
      </w:r>
      <w:r w:rsidR="00C82E73">
        <w:t xml:space="preserve">for a given gene </w:t>
      </w:r>
      <w:r w:rsidR="00A570B7">
        <w:t>were aggregated across all the</w:t>
      </w:r>
      <w:r w:rsidR="00C82E73">
        <w:t xml:space="preserve"> representative </w:t>
      </w:r>
      <w:r w:rsidR="00A570B7">
        <w:t xml:space="preserve">transcripts </w:t>
      </w:r>
      <w:r w:rsidR="00C82E73">
        <w:t xml:space="preserve">by computing median values in order to generate gene-level UMI count matrix. This data was appropriately normalized (Supplementary Fig. 1; Online Methods) and used in downstream analyses (Figure 1a). In order to exploit the heterogeneity within the T cell infiltrate as captured by the </w:t>
      </w:r>
      <w:proofErr w:type="spellStart"/>
      <w:r w:rsidR="00C82E73">
        <w:t>scRNA-seq</w:t>
      </w:r>
      <w:proofErr w:type="spellEnd"/>
      <w:r w:rsidR="00C82E73">
        <w:t xml:space="preserve"> data, we made use of twenty published immune metagenes</w:t>
      </w:r>
      <w:r w:rsidR="008E7B1D">
        <w:t xml:space="preserve"> </w:t>
      </w:r>
      <w:hyperlink w:anchor="_ENREF_17" w:tooltip="Bianchini, 2015 #18" w:history="1">
        <w:r w:rsidR="000C5C70">
          <w:fldChar w:fldCharType="begin">
            <w:fldData xml:space="preserve">PEVuZE5vdGU+PENpdGU+PEF1dGhvcj5CaWFuY2hpbmk8L0F1dGhvcj48WWVhcj4yMDE1PC9ZZWFy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</w:fldData>
          </w:fldChar>
        </w:r>
        <w:r w:rsidR="000C5C70">
          <w:instrText xml:space="preserve"> ADDIN EN.CITE </w:instrText>
        </w:r>
        <w:r w:rsidR="000C5C70">
          <w:fldChar w:fldCharType="begin">
            <w:fldData xml:space="preserve">PEVuZE5vdGU+PENpdGU+PEF1dGhvcj5CaWFuY2hpbmk8L0F1dGhvcj48WWVhcj4yMDE1PC9ZZWFy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</w:fldData>
          </w:fldChar>
        </w:r>
        <w:r w:rsidR="000C5C70">
          <w:instrText xml:space="preserve"> ADDIN EN.CITE.DATA </w:instrText>
        </w:r>
        <w:r w:rsidR="000C5C70">
          <w:fldChar w:fldCharType="end"/>
        </w:r>
        <w:r w:rsidR="000C5C70">
          <w:fldChar w:fldCharType="separate"/>
        </w:r>
        <w:r w:rsidR="000C5C70" w:rsidRPr="007F4801">
          <w:rPr>
            <w:noProof/>
            <w:vertAlign w:val="superscript"/>
          </w:rPr>
          <w:t>17</w:t>
        </w:r>
        <w:r w:rsidR="000C5C70">
          <w:fldChar w:fldCharType="end"/>
        </w:r>
      </w:hyperlink>
      <w:r w:rsidR="00C269F4">
        <w:t xml:space="preserve"> (Supplementary table 1)</w:t>
      </w:r>
      <w:r w:rsidR="00C82E73">
        <w:t xml:space="preserve">. </w:t>
      </w:r>
      <w:r w:rsidR="00971139">
        <w:t>These includes genes describing</w:t>
      </w:r>
      <w:r w:rsidR="00C269F4">
        <w:t xml:space="preserve"> immune checkpoint inhibition and stimulation, T cell activation and cytolytic activity, macrophages, Natural Killer (NK) cells, lymphocyte-specific kinase (LCK), dendritic cells, chemokines, MHC class I and II, B cells, and other published gene expression signatures such as </w:t>
      </w:r>
      <w:r w:rsidR="008E7B1D">
        <w:t xml:space="preserve">T helper cells (Th1) signature </w:t>
      </w:r>
      <w:hyperlink w:anchor="_ENREF_17" w:tooltip="Bianchini, 2015 #18" w:history="1">
        <w:r w:rsidR="000C5C70">
          <w:fldChar w:fldCharType="begin">
            <w:fldData xml:space="preserve">PEVuZE5vdGU+PENpdGU+PEF1dGhvcj5CaWFuY2hpbmk8L0F1dGhvcj48WWVhcj4yMDE1PC9ZZWFy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</w:fldData>
          </w:fldChar>
        </w:r>
        <w:r w:rsidR="000C5C70">
          <w:instrText xml:space="preserve"> ADDIN EN.CITE </w:instrText>
        </w:r>
        <w:r w:rsidR="000C5C70">
          <w:fldChar w:fldCharType="begin">
            <w:fldData xml:space="preserve">PEVuZE5vdGU+PENpdGU+PEF1dGhvcj5CaWFuY2hpbmk8L0F1dGhvcj48WWVhcj4yMDE1PC9ZZWFy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</w:fldData>
          </w:fldChar>
        </w:r>
        <w:r w:rsidR="000C5C70">
          <w:instrText xml:space="preserve"> ADDIN EN.CITE.DATA </w:instrText>
        </w:r>
        <w:r w:rsidR="000C5C70">
          <w:fldChar w:fldCharType="end"/>
        </w:r>
        <w:r w:rsidR="000C5C70">
          <w:fldChar w:fldCharType="separate"/>
        </w:r>
        <w:r w:rsidR="000C5C70" w:rsidRPr="007F4801">
          <w:rPr>
            <w:noProof/>
            <w:vertAlign w:val="superscript"/>
          </w:rPr>
          <w:t>17</w:t>
        </w:r>
        <w:r w:rsidR="000C5C70">
          <w:fldChar w:fldCharType="end"/>
        </w:r>
      </w:hyperlink>
      <w:r w:rsidR="00C269F4">
        <w:t xml:space="preserve">, </w:t>
      </w:r>
      <w:r w:rsidR="008E7B1D">
        <w:t>Regulatory T cells (</w:t>
      </w:r>
      <w:proofErr w:type="spellStart"/>
      <w:r w:rsidR="008E7B1D">
        <w:t>Treg</w:t>
      </w:r>
      <w:proofErr w:type="spellEnd"/>
      <w:r w:rsidR="008E7B1D">
        <w:t xml:space="preserve">) signature </w:t>
      </w:r>
      <w:hyperlink w:anchor="_ENREF_17" w:tooltip="Bianchini, 2015 #18" w:history="1">
        <w:r w:rsidR="000C5C70">
          <w:fldChar w:fldCharType="begin">
            <w:fldData xml:space="preserve">PEVuZE5vdGU+PENpdGU+PEF1dGhvcj5CaWFuY2hpbmk8L0F1dGhvcj48WWVhcj4yMDE1PC9ZZWFy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</w:fldData>
          </w:fldChar>
        </w:r>
        <w:r w:rsidR="000C5C70">
          <w:instrText xml:space="preserve"> ADDIN EN.CITE </w:instrText>
        </w:r>
        <w:r w:rsidR="000C5C70">
          <w:fldChar w:fldCharType="begin">
            <w:fldData xml:space="preserve">PEVuZE5vdGU+PENpdGU+PEF1dGhvcj5CaWFuY2hpbmk8L0F1dGhvcj48WWVhcj4yMDE1PC9ZZWFy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</w:fldData>
          </w:fldChar>
        </w:r>
        <w:r w:rsidR="000C5C70">
          <w:instrText xml:space="preserve"> ADDIN EN.CITE.DATA </w:instrText>
        </w:r>
        <w:r w:rsidR="000C5C70">
          <w:fldChar w:fldCharType="end"/>
        </w:r>
        <w:r w:rsidR="000C5C70">
          <w:fldChar w:fldCharType="separate"/>
        </w:r>
        <w:r w:rsidR="000C5C70" w:rsidRPr="007F4801">
          <w:rPr>
            <w:noProof/>
            <w:vertAlign w:val="superscript"/>
          </w:rPr>
          <w:t>17</w:t>
        </w:r>
        <w:r w:rsidR="000C5C70">
          <w:fldChar w:fldCharType="end"/>
        </w:r>
      </w:hyperlink>
      <w:r w:rsidR="00C269F4">
        <w:t xml:space="preserve">, </w:t>
      </w:r>
      <w:r w:rsidR="008E7B1D">
        <w:t>Follicular B helper T cells (</w:t>
      </w:r>
      <w:proofErr w:type="spellStart"/>
      <w:r w:rsidR="008E7B1D">
        <w:t>Tfh</w:t>
      </w:r>
      <w:proofErr w:type="spellEnd"/>
      <w:r w:rsidR="008E7B1D">
        <w:t xml:space="preserve">) signature </w:t>
      </w:r>
      <w:hyperlink w:anchor="_ENREF_17" w:tooltip="Bianchini, 2015 #18" w:history="1">
        <w:r w:rsidR="000C5C70">
          <w:fldChar w:fldCharType="begin">
            <w:fldData xml:space="preserve">PEVuZE5vdGU+PENpdGU+PEF1dGhvcj5CaWFuY2hpbmk8L0F1dGhvcj48WWVhcj4yMDE1PC9ZZWFy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</w:fldData>
          </w:fldChar>
        </w:r>
        <w:r w:rsidR="000C5C70">
          <w:instrText xml:space="preserve"> ADDIN EN.CITE </w:instrText>
        </w:r>
        <w:r w:rsidR="000C5C70">
          <w:fldChar w:fldCharType="begin">
            <w:fldData xml:space="preserve">PEVuZE5vdGU+PENpdGU+PEF1dGhvcj5CaWFuY2hpbmk8L0F1dGhvcj48WWVhcj4yMDE1PC9ZZWFy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</w:fldData>
          </w:fldChar>
        </w:r>
        <w:r w:rsidR="000C5C70">
          <w:instrText xml:space="preserve"> ADDIN EN.CITE.DATA </w:instrText>
        </w:r>
        <w:r w:rsidR="000C5C70">
          <w:fldChar w:fldCharType="end"/>
        </w:r>
        <w:r w:rsidR="000C5C70">
          <w:fldChar w:fldCharType="separate"/>
        </w:r>
        <w:r w:rsidR="000C5C70" w:rsidRPr="007F4801">
          <w:rPr>
            <w:noProof/>
            <w:vertAlign w:val="superscript"/>
          </w:rPr>
          <w:t>17</w:t>
        </w:r>
        <w:r w:rsidR="000C5C70">
          <w:fldChar w:fldCharType="end"/>
        </w:r>
      </w:hyperlink>
      <w:r w:rsidR="00C269F4">
        <w:t xml:space="preserve">, </w:t>
      </w:r>
      <w:r w:rsidR="008E7B1D">
        <w:t xml:space="preserve">STAT1 signature </w:t>
      </w:r>
      <w:hyperlink w:anchor="_ENREF_17" w:tooltip="Bianchini, 2015 #18" w:history="1">
        <w:r w:rsidR="000C5C70">
          <w:fldChar w:fldCharType="begin">
            <w:fldData xml:space="preserve">PEVuZE5vdGU+PENpdGU+PEF1dGhvcj5CaWFuY2hpbmk8L0F1dGhvcj48WWVhcj4yMDE1PC9ZZWFy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</w:fldData>
          </w:fldChar>
        </w:r>
        <w:r w:rsidR="000C5C70">
          <w:instrText xml:space="preserve"> ADDIN EN.CITE </w:instrText>
        </w:r>
        <w:r w:rsidR="000C5C70">
          <w:fldChar w:fldCharType="begin">
            <w:fldData xml:space="preserve">PEVuZE5vdGU+PENpdGU+PEF1dGhvcj5CaWFuY2hpbmk8L0F1dGhvcj48WWVhcj4yMDE1PC9ZZWFy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</w:fldData>
          </w:fldChar>
        </w:r>
        <w:r w:rsidR="000C5C70">
          <w:instrText xml:space="preserve"> ADDIN EN.CITE.DATA </w:instrText>
        </w:r>
        <w:r w:rsidR="000C5C70">
          <w:fldChar w:fldCharType="end"/>
        </w:r>
        <w:r w:rsidR="000C5C70">
          <w:fldChar w:fldCharType="separate"/>
        </w:r>
        <w:r w:rsidR="000C5C70" w:rsidRPr="007F4801">
          <w:rPr>
            <w:noProof/>
            <w:vertAlign w:val="superscript"/>
          </w:rPr>
          <w:t>17</w:t>
        </w:r>
        <w:r w:rsidR="000C5C70">
          <w:fldChar w:fldCharType="end"/>
        </w:r>
      </w:hyperlink>
      <w:r w:rsidR="00C269F4">
        <w:t xml:space="preserve">, </w:t>
      </w:r>
      <w:r w:rsidR="008E7B1D">
        <w:t>Interferon-</w:t>
      </w:r>
      <w:r w:rsidR="008E7B1D">
        <w:sym w:font="Symbol" w:char="F067"/>
      </w:r>
      <w:r w:rsidR="008E7B1D">
        <w:t xml:space="preserve"> signature </w:t>
      </w:r>
      <w:hyperlink w:anchor="_ENREF_2" w:tooltip="Ayers, 2017 #2" w:history="1">
        <w:r w:rsidR="000C5C70">
          <w:fldChar w:fldCharType="begin">
            <w:fldData xml:space="preserve">PEVuZE5vdGU+PENpdGU+PEF1dGhvcj5BeWVyczwvQXV0aG9yPjxZZWFyPjIwMTc8L1llYXI+PFJl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</w:fldData>
          </w:fldChar>
        </w:r>
        <w:r w:rsidR="000C5C70">
          <w:instrText xml:space="preserve"> ADDIN EN.CITE </w:instrText>
        </w:r>
        <w:r w:rsidR="000C5C70">
          <w:fldChar w:fldCharType="begin">
            <w:fldData xml:space="preserve">PEVuZE5vdGU+PENpdGU+PEF1dGhvcj5BeWVyczwvQXV0aG9yPjxZZWFyPjIwMTc8L1llYXI+PFJl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</w:fldData>
          </w:fldChar>
        </w:r>
        <w:r w:rsidR="000C5C70">
          <w:instrText xml:space="preserve"> ADDIN EN.CITE.DATA </w:instrText>
        </w:r>
        <w:r w:rsidR="000C5C70">
          <w:fldChar w:fldCharType="end"/>
        </w:r>
        <w:r w:rsidR="000C5C70">
          <w:fldChar w:fldCharType="separate"/>
        </w:r>
        <w:r w:rsidR="000C5C70" w:rsidRPr="008E7B1D">
          <w:rPr>
            <w:noProof/>
            <w:vertAlign w:val="superscript"/>
          </w:rPr>
          <w:t>2</w:t>
        </w:r>
        <w:r w:rsidR="000C5C70">
          <w:fldChar w:fldCharType="end"/>
        </w:r>
      </w:hyperlink>
      <w:r w:rsidR="00C269F4">
        <w:t xml:space="preserve">, </w:t>
      </w:r>
      <w:r w:rsidR="008E7B1D">
        <w:t xml:space="preserve">Immune1 signature </w:t>
      </w:r>
      <w:hyperlink w:anchor="_ENREF_18" w:tooltip="Teschendorff, 2007 #17" w:history="1">
        <w:r w:rsidR="000C5C70">
          <w:fldChar w:fldCharType="begin"/>
        </w:r>
        <w:r w:rsidR="000C5C70">
          <w:instrText xml:space="preserve"> ADDIN EN.CITE &lt;EndNote&gt;&lt;Cite&gt;&lt;Author&gt;Teschendorff&lt;/Author&gt;&lt;Year&gt;2007&lt;/Year&gt;&lt;RecNum&gt;17&lt;/RecNum&gt;&lt;DisplayText&gt;&lt;style face="superscript"&gt;18&lt;/style&gt;&lt;/DisplayText&gt;&lt;record&gt;&lt;rec-number&gt;17&lt;/rec-number&gt;&lt;foreign-keys&gt;&lt;key app="EN" db-id="99e2pwdttdrr04esxxlxst2je55pp2ddxzdt" timestamp="0"&gt;17&lt;/key&gt;&lt;/foreign-keys&gt;&lt;ref-type name="Journal Article"&gt;17&lt;/ref-type&gt;&lt;contributors&gt;&lt;authors&gt;&lt;author&gt;Teschendorff, A. E.&lt;/author&gt;&lt;author&gt;Miremadi, A.&lt;/author&gt;&lt;author&gt;Pinder, S. E.&lt;/author&gt;&lt;author&gt;Ellis, I. O.&lt;/author&gt;&lt;author&gt;Caldas, C.&lt;/author&gt;&lt;/authors&gt;&lt;/contributors&gt;&lt;auth-address&gt;Breast Cancer Functional Genomics Laboratory, Cancer Research UK Cambridge Research Institute and Department of Oncology, University of Cambridge, Robinson Way, Cambridge CB2 0RE, UK. aet21@cam.ac.uk&lt;/auth-address&gt;&lt;titles&gt;&lt;title&gt;An immune response gene expression module identifies a good prognosis subtype in estrogen receptor negative breast cancer&lt;/title&gt;&lt;secondary-title&gt;Genome Biol&lt;/secondary-title&gt;&lt;/titles&gt;&lt;pages&gt;R157&lt;/pages&gt;&lt;volume&gt;8&lt;/volume&gt;&lt;number&gt;8&lt;/number&gt;&lt;edition&gt;2007/08/09&lt;/edition&gt;&lt;keywords&gt;&lt;keyword&gt;Biomarkers, Tumor/*genetics&lt;/keyword&gt;&lt;keyword&gt;Breast Neoplasms/*genetics/*immunology&lt;/keyword&gt;&lt;keyword&gt;Databases, Genetic&lt;/keyword&gt;&lt;keyword&gt;Female&lt;/keyword&gt;&lt;keyword&gt;*Gene Expression&lt;/keyword&gt;&lt;keyword&gt;Genes, BRCA1&lt;/keyword&gt;&lt;keyword&gt;Humans&lt;/keyword&gt;&lt;keyword&gt;Immunity/*genetics&lt;/keyword&gt;&lt;keyword&gt;Lymph Nodes/immunology&lt;/keyword&gt;&lt;keyword&gt;Oligonucleotide Array Sequence Analysis&lt;/keyword&gt;&lt;keyword&gt;Pattern Recognition, Automated/methods&lt;/keyword&gt;&lt;keyword&gt;Prognosis&lt;/keyword&gt;&lt;keyword&gt;Receptors, Estrogen/*analysis&lt;/keyword&gt;&lt;/keywords&gt;&lt;dates&gt;&lt;year&gt;2007&lt;/year&gt;&lt;/dates&gt;&lt;isbn&gt;1474-760X (Electronic)&amp;#xD;1474-7596 (Linking)&lt;/isbn&gt;&lt;accession-num&gt;17683518&lt;/accession-num&gt;&lt;urls&gt;&lt;related-urls&gt;&lt;url&gt;https://www.ncbi.nlm.nih.gov/pubmed/17683518&lt;/url&gt;&lt;/related-urls&gt;&lt;/urls&gt;&lt;custom2&gt;PMC2374988&lt;/custom2&gt;&lt;electronic-resource-num&gt;10.1186/gb-2007-8-8-r157&lt;/electronic-resource-num&gt;&lt;/record&gt;&lt;/Cite&gt;&lt;/EndNote&gt;</w:instrText>
        </w:r>
        <w:r w:rsidR="000C5C70">
          <w:fldChar w:fldCharType="separate"/>
        </w:r>
        <w:r w:rsidR="000C5C70" w:rsidRPr="007F4801">
          <w:rPr>
            <w:noProof/>
            <w:vertAlign w:val="superscript"/>
          </w:rPr>
          <w:t>18</w:t>
        </w:r>
        <w:r w:rsidR="000C5C70">
          <w:fldChar w:fldCharType="end"/>
        </w:r>
      </w:hyperlink>
      <w:r w:rsidR="008E7B1D">
        <w:t xml:space="preserve"> </w:t>
      </w:r>
      <w:r w:rsidR="00C269F4">
        <w:t xml:space="preserve">and </w:t>
      </w:r>
      <w:r w:rsidR="008E7B1D">
        <w:t xml:space="preserve">Immune2 signature </w:t>
      </w:r>
      <w:hyperlink w:anchor="_ENREF_19" w:tooltip="Desmedt, 2008 #16" w:history="1">
        <w:r w:rsidR="000C5C70">
          <w:fldChar w:fldCharType="begin"/>
        </w:r>
        <w:r w:rsidR="000C5C70">
          <w:instrText xml:space="preserve"> ADDIN EN.CITE &lt;EndNote&gt;&lt;Cite&gt;&lt;Author&gt;Desmedt&lt;/Author&gt;&lt;Year&gt;2008&lt;/Year&gt;&lt;RecNum&gt;16&lt;/RecNum&gt;&lt;DisplayText&gt;&lt;style face="superscript"&gt;19&lt;/style&gt;&lt;/DisplayText&gt;&lt;record&gt;&lt;rec-number&gt;16&lt;/rec-number&gt;&lt;foreign-keys&gt;&lt;key app="EN" db-id="99e2pwdttdrr04esxxlxst2je55pp2ddxzdt" timestamp="0"&gt;16&lt;/key&gt;&lt;/foreign-keys&gt;&lt;ref-type name="Journal Article"&gt;17&lt;/ref-type&gt;&lt;contributors&gt;&lt;authors&gt;&lt;author&gt;Desmedt, C.&lt;/author&gt;&lt;author&gt;Haibe-Kains, B.&lt;/author&gt;&lt;author&gt;Wirapati, P.&lt;/author&gt;&lt;author&gt;Buyse, M.&lt;/author&gt;&lt;author&gt;Larsimont, D.&lt;/author&gt;&lt;author&gt;Bontempi, G.&lt;/author&gt;&lt;author&gt;Delorenzi, M.&lt;/author&gt;&lt;author&gt;Piccart, M.&lt;/author&gt;&lt;author&gt;Sotiriou, C.&lt;/author&gt;&lt;/authors&gt;&lt;/contributors&gt;&lt;auth-address&gt;Medical Oncology Department, Jules Bordet Institute.&lt;/auth-address&gt;&lt;titles&gt;&lt;title&gt;Biological processes associated with breast cancer clinical outcome depend on the molecular subtypes&lt;/title&gt;&lt;secondary-title&gt;Clin Cancer Res&lt;/secondary-title&gt;&lt;/titles&gt;&lt;pages&gt;5158-65&lt;/pages&gt;&lt;volume&gt;14&lt;/volume&gt;&lt;number&gt;16&lt;/number&gt;&lt;edition&gt;2008/08/14&lt;/edition&gt;&lt;keywords&gt;&lt;keyword&gt;Breast Neoplasms/*genetics/*metabolism/*pathology&lt;/keyword&gt;&lt;keyword&gt;Female&lt;/keyword&gt;&lt;keyword&gt;*Gene Expression&lt;/keyword&gt;&lt;keyword&gt;Humans&lt;/keyword&gt;&lt;keyword&gt;Kaplan-Meier Estimate&lt;/keyword&gt;&lt;keyword&gt;Prognosis&lt;/keyword&gt;&lt;keyword&gt;Receptor, ErbB-2&lt;/keyword&gt;&lt;keyword&gt;Receptors, Estrogen/biosynthesis&lt;/keyword&gt;&lt;/keywords&gt;&lt;dates&gt;&lt;year&gt;2008&lt;/year&gt;&lt;pub-dates&gt;&lt;date&gt;Aug 15&lt;/date&gt;&lt;/pub-dates&gt;&lt;/dates&gt;&lt;isbn&gt;1078-0432 (Print)&amp;#xD;1078-0432 (Linking)&lt;/isbn&gt;&lt;accession-num&gt;18698033&lt;/accession-num&gt;&lt;urls&gt;&lt;related-urls&gt;&lt;url&gt;https://www.ncbi.nlm.nih.gov/pubmed/18698033&lt;/url&gt;&lt;/related-urls&gt;&lt;/urls&gt;&lt;electronic-resource-num&gt;10.1158/1078-0432.CCR-07-4756&lt;/electronic-resource-num&gt;&lt;/record&gt;&lt;/Cite&gt;&lt;/EndNote&gt;</w:instrText>
        </w:r>
        <w:r w:rsidR="000C5C70">
          <w:fldChar w:fldCharType="separate"/>
        </w:r>
        <w:r w:rsidR="000C5C70" w:rsidRPr="007F4801">
          <w:rPr>
            <w:noProof/>
            <w:vertAlign w:val="superscript"/>
          </w:rPr>
          <w:t>19</w:t>
        </w:r>
        <w:r w:rsidR="000C5C70">
          <w:fldChar w:fldCharType="end"/>
        </w:r>
      </w:hyperlink>
      <w:r w:rsidR="008E7B1D">
        <w:t xml:space="preserve"> </w:t>
      </w:r>
      <w:r w:rsidR="00C269F4">
        <w:t xml:space="preserve">(Table 1). </w:t>
      </w:r>
    </w:p>
    <w:p w14:paraId="04C75160" w14:textId="77777777" w:rsidR="006004FE" w:rsidRDefault="008E7B1D" w:rsidP="00FD2AD0">
      <w:r>
        <w:t>We then computed enrichment scores for each pairing of sample and immune metagene using single sample gene set enrichment analysis (</w:t>
      </w:r>
      <w:proofErr w:type="spellStart"/>
      <w:r>
        <w:t>ssGSEA</w:t>
      </w:r>
      <w:proofErr w:type="spellEnd"/>
      <w:r>
        <w:t>)</w:t>
      </w:r>
      <w:r w:rsidR="000E4970">
        <w:t>, thus transforming data to a higher-level spa</w:t>
      </w:r>
      <w:r w:rsidR="00D92908">
        <w:t>ce</w:t>
      </w:r>
      <w:r w:rsidR="000E4970">
        <w:t>, leading to a more biologically meaningful interpretation</w:t>
      </w:r>
      <w:r w:rsidR="00D92908">
        <w:t>.</w:t>
      </w:r>
      <w:r w:rsidR="000E4970">
        <w:t xml:space="preserve"> </w:t>
      </w:r>
    </w:p>
    <w:p w14:paraId="504CFC2F" w14:textId="77777777" w:rsidR="006004FE" w:rsidRDefault="006004FE" w:rsidP="00FD2AD0"/>
    <w:p w14:paraId="49954DE2" w14:textId="79319F34" w:rsidR="000E4970" w:rsidRDefault="000E4970" w:rsidP="00FD2AD0">
      <w:r>
        <w:lastRenderedPageBreak/>
        <w:t xml:space="preserve">This transformed </w:t>
      </w:r>
      <w:r w:rsidR="00494C79">
        <w:t xml:space="preserve">enrichment score </w:t>
      </w:r>
      <w:r>
        <w:t>data was clustered</w:t>
      </w:r>
      <w:r w:rsidR="00173D4E">
        <w:t xml:space="preserve"> to identify 14 unique clusters</w:t>
      </w:r>
      <w:r w:rsidR="00797521">
        <w:t xml:space="preserve"> (Supplementary fig. 2a)</w:t>
      </w:r>
      <w:r>
        <w:t xml:space="preserve">, </w:t>
      </w:r>
      <w:r w:rsidR="008841F1">
        <w:t>and the clusters</w:t>
      </w:r>
      <w:r>
        <w:t xml:space="preserve"> were visualized using t-distributed stochastic neighbor embedding (t-SNE</w:t>
      </w:r>
      <w:r w:rsidR="00797521">
        <w:t>).</w:t>
      </w:r>
      <w:r w:rsidR="00494C79">
        <w:t xml:space="preserve"> </w:t>
      </w:r>
      <w:r>
        <w:t>We focused on two clusters with the highest and lowest median enrichment score of T cell cytolytic activity</w:t>
      </w:r>
      <w:r w:rsidR="00BB6BC5">
        <w:t xml:space="preserve"> (CYT)</w:t>
      </w:r>
      <w:r w:rsidR="00F40E06">
        <w:t xml:space="preserve"> </w:t>
      </w:r>
      <w:r>
        <w:t>defined by granzyme A (GZMA) and perforin 1 (PRF1</w:t>
      </w:r>
      <w:r w:rsidR="008B6C81">
        <w:t>)</w:t>
      </w:r>
      <w:r w:rsidR="00F40E06">
        <w:t>, which are</w:t>
      </w:r>
      <w:r>
        <w:t xml:space="preserve"> secreted by effector cytotoxic T cells and NK cells</w:t>
      </w:r>
      <w:r w:rsidR="00657327">
        <w:t xml:space="preserve"> (Supplementary fig. 2b)</w:t>
      </w:r>
      <w:r>
        <w:t xml:space="preserve">. </w:t>
      </w:r>
      <w:r w:rsidR="00BB6BC5">
        <w:t xml:space="preserve">Cluster 1 (N = </w:t>
      </w:r>
      <w:r w:rsidR="002D0190">
        <w:t xml:space="preserve">426) </w:t>
      </w:r>
      <w:r w:rsidR="00BB6BC5">
        <w:t>has highest median CYT enrichment score whereas</w:t>
      </w:r>
      <w:r w:rsidR="006023F4">
        <w:t>,</w:t>
      </w:r>
      <w:r w:rsidR="00BB6BC5">
        <w:t xml:space="preserve"> cluster 11 </w:t>
      </w:r>
      <w:r w:rsidR="002D0190">
        <w:t xml:space="preserve">(N = 495) </w:t>
      </w:r>
      <w:r w:rsidR="00BB6BC5">
        <w:t>has the lowest</w:t>
      </w:r>
      <w:r w:rsidR="00353693">
        <w:t xml:space="preserve"> median CYT enrichment score</w:t>
      </w:r>
      <w:r w:rsidR="002D0190">
        <w:t>.</w:t>
      </w:r>
      <w:r w:rsidR="006023F4">
        <w:t xml:space="preserve"> </w:t>
      </w:r>
      <w:r w:rsidR="00A344BB">
        <w:t xml:space="preserve">Cluster 1 is henceforth identified as ECA ‘High’ and cluster 11, </w:t>
      </w:r>
      <w:r w:rsidR="00E3465C">
        <w:t xml:space="preserve">as </w:t>
      </w:r>
      <w:r w:rsidR="00A344BB">
        <w:t>ECA ‘Low’.</w:t>
      </w:r>
    </w:p>
    <w:p w14:paraId="7686A91E" w14:textId="2712ED05" w:rsidR="00317067" w:rsidRDefault="00317067" w:rsidP="00FD2AD0"/>
    <w:p w14:paraId="3AFAE6D0" w14:textId="2EB2F17F" w:rsidR="000B0D30" w:rsidRDefault="00685D1D" w:rsidP="00FD2AD0">
      <w:r>
        <w:t xml:space="preserve">Gene expression data for samples </w:t>
      </w:r>
      <w:r w:rsidR="009F13DA">
        <w:t xml:space="preserve">in </w:t>
      </w:r>
      <w:r w:rsidR="00D711AB">
        <w:t>ECA ‘High’ and ‘Low’ groups</w:t>
      </w:r>
      <w:r w:rsidR="009F13DA">
        <w:t xml:space="preserve"> </w:t>
      </w:r>
      <w:r>
        <w:t>were used</w:t>
      </w:r>
      <w:r w:rsidR="009F13DA">
        <w:t xml:space="preserve"> for downstream analysis</w:t>
      </w:r>
      <w:r w:rsidR="00E92C25">
        <w:t xml:space="preserve"> including </w:t>
      </w:r>
      <w:r w:rsidR="006A6E5F">
        <w:t>dimension reduction</w:t>
      </w:r>
      <w:r w:rsidR="00E92C25">
        <w:t xml:space="preserve"> and module discovery (Figure 1b</w:t>
      </w:r>
      <w:r w:rsidR="00823E96">
        <w:t xml:space="preserve">). </w:t>
      </w:r>
      <w:r w:rsidR="00E92C25">
        <w:t xml:space="preserve">Following spectral decomposition (principal component analysis) and </w:t>
      </w:r>
      <w:r w:rsidR="00D711AB">
        <w:t>j</w:t>
      </w:r>
      <w:r w:rsidR="00E92C25">
        <w:t>ackstraw analysis (Supplementary fig. 3a)</w:t>
      </w:r>
      <w:r w:rsidR="00823E96">
        <w:t xml:space="preserve"> of data </w:t>
      </w:r>
      <w:proofErr w:type="spellStart"/>
      <w:r w:rsidR="00823E96">
        <w:t>subsetted</w:t>
      </w:r>
      <w:proofErr w:type="spellEnd"/>
      <w:r w:rsidR="00823E96">
        <w:t xml:space="preserve"> on highly variable genes</w:t>
      </w:r>
      <w:r w:rsidR="00E92C25">
        <w:t>, we identified eight gene expression-based modules</w:t>
      </w:r>
      <w:r w:rsidR="00026EB8">
        <w:t xml:space="preserve"> </w:t>
      </w:r>
      <w:r w:rsidR="00E92C25">
        <w:t>(Figure 1c).</w:t>
      </w:r>
      <w:r w:rsidR="009A75CD">
        <w:t xml:space="preserve"> </w:t>
      </w:r>
      <w:r w:rsidR="00A36E64">
        <w:t>Each module is defined as a linear combination of multiple genes, robust to any drop-out events in any individual gene.</w:t>
      </w:r>
      <w:r w:rsidR="00026EB8">
        <w:t xml:space="preserve"> Module 1</w:t>
      </w:r>
      <w:r w:rsidR="0030682F">
        <w:t xml:space="preserve"> </w:t>
      </w:r>
      <w:r w:rsidR="009D4833">
        <w:t xml:space="preserve">(MOD1) </w:t>
      </w:r>
      <w:r w:rsidR="0030682F">
        <w:t>has 1,</w:t>
      </w:r>
      <w:r w:rsidR="00EF0486">
        <w:t xml:space="preserve">438 genes and </w:t>
      </w:r>
      <w:r w:rsidR="00026EB8">
        <w:t xml:space="preserve">is </w:t>
      </w:r>
      <w:r w:rsidR="00EF0486">
        <w:t xml:space="preserve">enriched for cell cycle progression and DNA repair pathways. </w:t>
      </w:r>
      <w:r w:rsidR="00026EB8">
        <w:t>Module 2</w:t>
      </w:r>
      <w:r w:rsidR="000E20C8">
        <w:t xml:space="preserve"> </w:t>
      </w:r>
      <w:r w:rsidR="009D4833">
        <w:t xml:space="preserve">(MOD2) </w:t>
      </w:r>
      <w:r w:rsidR="000E20C8">
        <w:t xml:space="preserve">has 1,018 genes and </w:t>
      </w:r>
      <w:r w:rsidR="006F7F43">
        <w:t xml:space="preserve">enriched for </w:t>
      </w:r>
      <w:r w:rsidR="0059587A">
        <w:t xml:space="preserve">IL12 pathway, cytokine signaling, interferon signaling, NK T cell signaling pathway, IL2/STAT5 pathway, Th1/Th2 signaling pathway, CD40 pathway, and p53 signaling pathway. Interestingly, genes that describe pathway indicative of allograft rejection are also enriched in this module. </w:t>
      </w:r>
      <w:r w:rsidR="00026EB8">
        <w:t>Modules 3</w:t>
      </w:r>
      <w:r w:rsidR="009D4833">
        <w:t xml:space="preserve"> (MOD3)</w:t>
      </w:r>
      <w:r w:rsidR="00026EB8">
        <w:t>, 4</w:t>
      </w:r>
      <w:r w:rsidR="009D4833">
        <w:t xml:space="preserve"> (MOD4)</w:t>
      </w:r>
      <w:r w:rsidR="00026EB8">
        <w:t xml:space="preserve"> and 5</w:t>
      </w:r>
      <w:r w:rsidR="0059587A">
        <w:t xml:space="preserve"> </w:t>
      </w:r>
      <w:r w:rsidR="009D4833">
        <w:t xml:space="preserve">(MOD5) </w:t>
      </w:r>
      <w:r w:rsidR="0059587A">
        <w:t>ha</w:t>
      </w:r>
      <w:r w:rsidR="00A36E64">
        <w:t>ve</w:t>
      </w:r>
      <w:r w:rsidR="0059587A">
        <w:t xml:space="preserve"> 382</w:t>
      </w:r>
      <w:r w:rsidR="00A36E64">
        <w:t>, 374 and 301 genes, respectively, and are</w:t>
      </w:r>
      <w:r w:rsidR="0059587A">
        <w:t xml:space="preserve"> enriched for interferon and interferon stimulated signaling pathways along with </w:t>
      </w:r>
      <w:proofErr w:type="spellStart"/>
      <w:r w:rsidR="005132C9">
        <w:t>forkhead</w:t>
      </w:r>
      <w:proofErr w:type="spellEnd"/>
      <w:r w:rsidR="005132C9">
        <w:t xml:space="preserve"> box M1 (</w:t>
      </w:r>
      <w:r w:rsidR="0059587A">
        <w:t>FOXM1</w:t>
      </w:r>
      <w:r w:rsidR="005132C9">
        <w:t>)</w:t>
      </w:r>
      <w:r w:rsidR="0059587A">
        <w:t xml:space="preserve"> signaling pathway, and CD40 pathway</w:t>
      </w:r>
      <w:r w:rsidR="00A36E64">
        <w:t xml:space="preserve">. They are also </w:t>
      </w:r>
      <w:r w:rsidR="00083015">
        <w:t>enrich</w:t>
      </w:r>
      <w:r w:rsidR="00A36E64">
        <w:t>ed for</w:t>
      </w:r>
      <w:r w:rsidR="00083015">
        <w:t xml:space="preserve"> </w:t>
      </w:r>
      <w:r w:rsidR="005132C9">
        <w:t>activating transcription factor 2 (ATF2) pathway</w:t>
      </w:r>
      <w:r w:rsidR="00A36E64">
        <w:t xml:space="preserve"> and IL12 pathway. Module 6 </w:t>
      </w:r>
      <w:r w:rsidR="009D4833">
        <w:t xml:space="preserve">(MOD6) </w:t>
      </w:r>
      <w:r w:rsidR="00A36E64">
        <w:t xml:space="preserve">is comprised of 339 genes, and is dominated by genes enriched for interferon signaling pathways. Module 7 </w:t>
      </w:r>
      <w:r w:rsidR="009D4833">
        <w:t xml:space="preserve">(MOD7) </w:t>
      </w:r>
      <w:r w:rsidR="00A36E64">
        <w:t xml:space="preserve">has 226 genes and is enriched for calcium-nuclear factor of activated T cells (NFAT) pathway while module 8 is comprised of 150 genes and is enriched for calcium signaling in CD4+ T cell receptor signaling (TCR) pathway. </w:t>
      </w:r>
    </w:p>
    <w:p w14:paraId="1EFC10F5" w14:textId="77777777" w:rsidR="00EF0486" w:rsidRDefault="00EF0486" w:rsidP="00FD2AD0"/>
    <w:p w14:paraId="0050E9E0" w14:textId="711578D8" w:rsidR="00766203" w:rsidRDefault="00EA351E" w:rsidP="00FD2AD0">
      <w:r>
        <w:t xml:space="preserve">We </w:t>
      </w:r>
      <w:r w:rsidR="00A36E64">
        <w:t>measured relative expression of some key immune-related genes</w:t>
      </w:r>
      <w:r>
        <w:t xml:space="preserve"> in ECA ‘High’ and ‘Low’ phenotypes</w:t>
      </w:r>
      <w:r w:rsidR="00A36E64">
        <w:t xml:space="preserve">. </w:t>
      </w:r>
      <w:r w:rsidR="00766203">
        <w:t xml:space="preserve">We </w:t>
      </w:r>
      <w:r w:rsidR="0001296B">
        <w:t>observe</w:t>
      </w:r>
      <w:r w:rsidR="00A36E64">
        <w:t>d</w:t>
      </w:r>
      <w:r w:rsidR="00766203">
        <w:t xml:space="preserve"> that ECA ‘High’ group has a relative high expression of PRF1</w:t>
      </w:r>
      <w:r w:rsidR="00E3465C">
        <w:t xml:space="preserve"> and </w:t>
      </w:r>
      <w:r w:rsidR="00766203">
        <w:t>GZMA</w:t>
      </w:r>
      <w:r w:rsidR="00E3465C">
        <w:t>, an expected result since patient groupings are based on the expression of these two genes</w:t>
      </w:r>
      <w:r w:rsidR="006A6E5F">
        <w:t xml:space="preserve"> (Figure 1d)</w:t>
      </w:r>
      <w:r w:rsidR="00E3465C">
        <w:t xml:space="preserve">. In addition, we also </w:t>
      </w:r>
      <w:r w:rsidR="00DE7847">
        <w:t>observe</w:t>
      </w:r>
      <w:r w:rsidR="00A36E64">
        <w:t>d</w:t>
      </w:r>
      <w:r w:rsidR="00E3465C">
        <w:t xml:space="preserve"> that patients characterized as ECA ‘Low’ have a relative higher expression of </w:t>
      </w:r>
      <w:proofErr w:type="spellStart"/>
      <w:r w:rsidR="00E3465C">
        <w:t>forkhead</w:t>
      </w:r>
      <w:proofErr w:type="spellEnd"/>
      <w:r w:rsidR="00E3465C">
        <w:t xml:space="preserve"> box P3 (FOXP3), a biomarker for T regulatory cells (</w:t>
      </w:r>
      <w:proofErr w:type="spellStart"/>
      <w:r w:rsidR="00E3465C">
        <w:t>Treg</w:t>
      </w:r>
      <w:proofErr w:type="spellEnd"/>
      <w:r w:rsidR="00E3465C">
        <w:t xml:space="preserve"> cells). ECA ‘High’ group is CD8+, and enriched for T cell immunoglobulin and mucin-domain containing-3 (TIM3) along with programmed cell death 1 (PDCD1) gene. On the other hand, ECA ‘Low’ group is CD4+, and enriched for cytotoxic T-lymphocyte-associated protein 4 (CTLA4)</w:t>
      </w:r>
      <w:r w:rsidR="006A6E5F">
        <w:t>.</w:t>
      </w:r>
    </w:p>
    <w:p w14:paraId="67A2BFC6" w14:textId="77777777" w:rsidR="005465BF" w:rsidRPr="00362C42" w:rsidRDefault="005465BF" w:rsidP="00FD2AD0">
      <w:pPr>
        <w:rPr>
          <w:b/>
        </w:rPr>
      </w:pPr>
    </w:p>
    <w:p w14:paraId="013C97D3" w14:textId="50D6711E" w:rsidR="001973A1" w:rsidRPr="00362C42" w:rsidRDefault="00FE02E3" w:rsidP="00FD2AD0">
      <w:pPr>
        <w:rPr>
          <w:b/>
        </w:rPr>
      </w:pPr>
      <w:r>
        <w:rPr>
          <w:b/>
        </w:rPr>
        <w:t xml:space="preserve">Random Forest </w:t>
      </w:r>
      <w:r w:rsidR="007506BB">
        <w:rPr>
          <w:b/>
        </w:rPr>
        <w:t xml:space="preserve">prediction </w:t>
      </w:r>
      <w:r>
        <w:rPr>
          <w:b/>
        </w:rPr>
        <w:t xml:space="preserve">models derived from the </w:t>
      </w:r>
      <w:r w:rsidR="001973A1" w:rsidRPr="00362C42">
        <w:rPr>
          <w:b/>
        </w:rPr>
        <w:t>modules are prognostic in multiple solid malignancies.</w:t>
      </w:r>
    </w:p>
    <w:p w14:paraId="2A23ECC7" w14:textId="77777777" w:rsidR="00681095" w:rsidRDefault="00681095" w:rsidP="00FD2AD0">
      <w:pPr>
        <w:rPr>
          <w:b/>
        </w:rPr>
      </w:pPr>
    </w:p>
    <w:p w14:paraId="4AA29B72" w14:textId="69D89FA8" w:rsidR="00CC4517" w:rsidRDefault="007D1AC1" w:rsidP="005465BF">
      <w:r>
        <w:t>In order to demonstrate the usefulness of our modules, we develop</w:t>
      </w:r>
      <w:r w:rsidR="008D53C1">
        <w:t>ed</w:t>
      </w:r>
      <w:r>
        <w:t xml:space="preserve"> classifiers </w:t>
      </w:r>
      <w:r w:rsidR="00764788">
        <w:t xml:space="preserve">or prediction models </w:t>
      </w:r>
      <w:r w:rsidR="007506BB">
        <w:t>of ECA activity</w:t>
      </w:r>
      <w:r w:rsidR="00D2393C">
        <w:t xml:space="preserve"> using Random Forests (RFs)</w:t>
      </w:r>
      <w:r w:rsidR="007506BB">
        <w:t>. Each module was used as a training set</w:t>
      </w:r>
      <w:r w:rsidR="009307A6">
        <w:t xml:space="preserve"> for RF prediction model</w:t>
      </w:r>
      <w:r w:rsidR="00D90B3F">
        <w:t xml:space="preserve">. After optimizing for the number of genes </w:t>
      </w:r>
      <w:r w:rsidR="008D53C1">
        <w:t xml:space="preserve">and </w:t>
      </w:r>
      <w:r w:rsidR="00D90B3F">
        <w:t>the number of tr</w:t>
      </w:r>
      <w:r w:rsidR="008D53C1">
        <w:t>ees</w:t>
      </w:r>
      <w:r w:rsidR="00D90B3F">
        <w:t xml:space="preserve">, each RF prediction model was validated </w:t>
      </w:r>
      <w:r w:rsidR="009D4833">
        <w:t>in</w:t>
      </w:r>
      <w:r w:rsidR="00D90B3F">
        <w:t xml:space="preserve"> multiple datasets</w:t>
      </w:r>
      <w:r w:rsidR="007E5B5F">
        <w:t xml:space="preserve">. </w:t>
      </w:r>
      <w:r>
        <w:t xml:space="preserve">We </w:t>
      </w:r>
      <w:r w:rsidR="005465BF">
        <w:t>demonstrate</w:t>
      </w:r>
      <w:r>
        <w:t>d</w:t>
      </w:r>
      <w:r w:rsidR="005465BF">
        <w:t xml:space="preserve"> the validity of our </w:t>
      </w:r>
      <w:r w:rsidR="007E5B5F">
        <w:t>prediction models</w:t>
      </w:r>
      <w:r w:rsidR="004639A8">
        <w:t xml:space="preserve"> by</w:t>
      </w:r>
      <w:r w:rsidR="005465BF">
        <w:t xml:space="preserve"> compar</w:t>
      </w:r>
      <w:r w:rsidR="004639A8">
        <w:t>ing</w:t>
      </w:r>
      <w:r w:rsidR="005465BF">
        <w:t xml:space="preserve"> </w:t>
      </w:r>
      <w:r w:rsidR="007E5B5F">
        <w:t>the</w:t>
      </w:r>
      <w:r w:rsidR="009D4833">
        <w:t>m</w:t>
      </w:r>
      <w:r w:rsidR="007E5B5F">
        <w:t xml:space="preserve"> </w:t>
      </w:r>
      <w:r w:rsidR="005465BF">
        <w:t xml:space="preserve">with previously published gene expression-based signatures/biomarkers such as </w:t>
      </w:r>
      <w:proofErr w:type="spellStart"/>
      <w:r w:rsidR="005465BF">
        <w:t>Tfh</w:t>
      </w:r>
      <w:proofErr w:type="spellEnd"/>
      <w:r w:rsidR="005465BF">
        <w:t xml:space="preserve"> signature</w:t>
      </w:r>
      <w:r w:rsidR="00CC4517">
        <w:t xml:space="preserve"> (8 genes)</w:t>
      </w:r>
      <w:r w:rsidR="005465BF">
        <w:t>, Th1 signature</w:t>
      </w:r>
      <w:r w:rsidR="00CC4517">
        <w:t xml:space="preserve"> (12 genes)</w:t>
      </w:r>
      <w:r w:rsidR="005465BF">
        <w:t xml:space="preserve">, </w:t>
      </w:r>
      <w:proofErr w:type="spellStart"/>
      <w:r w:rsidR="005465BF">
        <w:t>Treg</w:t>
      </w:r>
      <w:proofErr w:type="spellEnd"/>
      <w:r w:rsidR="005465BF">
        <w:t xml:space="preserve"> signature</w:t>
      </w:r>
      <w:r w:rsidR="00CC4517">
        <w:t xml:space="preserve"> (7 genes)</w:t>
      </w:r>
      <w:r w:rsidR="005465BF">
        <w:t>, STAT1 signature</w:t>
      </w:r>
      <w:r w:rsidR="00CC4517">
        <w:t xml:space="preserve"> (4 genes)</w:t>
      </w:r>
      <w:r w:rsidR="005465BF">
        <w:t>, Immune1 signature</w:t>
      </w:r>
      <w:r w:rsidR="00CC4517">
        <w:t xml:space="preserve"> (7 genes)</w:t>
      </w:r>
      <w:r w:rsidR="005465BF">
        <w:t xml:space="preserve">, Immune2 signature </w:t>
      </w:r>
      <w:r w:rsidR="00CC4517">
        <w:t xml:space="preserve">(95 </w:t>
      </w:r>
      <w:r w:rsidR="00CC4517">
        <w:lastRenderedPageBreak/>
        <w:t xml:space="preserve">genes) </w:t>
      </w:r>
      <w:r w:rsidR="005465BF">
        <w:t>and Interferon-</w:t>
      </w:r>
      <w:r w:rsidR="005465BF">
        <w:sym w:font="Symbol" w:char="F067"/>
      </w:r>
      <w:r w:rsidR="005465BF">
        <w:t xml:space="preserve"> </w:t>
      </w:r>
      <w:r w:rsidR="00D90B3F">
        <w:t xml:space="preserve"> </w:t>
      </w:r>
      <w:r w:rsidR="005465BF">
        <w:t>signature</w:t>
      </w:r>
      <w:r w:rsidR="00CC4517">
        <w:t xml:space="preserve"> (27 genes</w:t>
      </w:r>
      <w:r w:rsidR="00D90B3F">
        <w:t>)</w:t>
      </w:r>
      <w:r w:rsidR="005465BF">
        <w:t>.</w:t>
      </w:r>
      <w:r w:rsidR="007413DC">
        <w:t xml:space="preserve"> </w:t>
      </w:r>
      <w:r w:rsidR="009D4833">
        <w:t>Of note, t</w:t>
      </w:r>
      <w:r w:rsidR="00CC4517">
        <w:t>here is no strong overlap of genes comprised in the aforementioned signatures and genes within our modules, with only STAT1 signature having a strong overlap with modules MOD3 and MOD4</w:t>
      </w:r>
      <w:r w:rsidR="00827379">
        <w:t xml:space="preserve">, </w:t>
      </w:r>
      <w:r w:rsidR="00CC4517">
        <w:t xml:space="preserve">both </w:t>
      </w:r>
      <w:r w:rsidR="00550FAD">
        <w:t>sharing</w:t>
      </w:r>
      <w:r w:rsidR="00827379">
        <w:t xml:space="preserve"> </w:t>
      </w:r>
      <w:r w:rsidR="00CC4517">
        <w:t>3 out of 4 genes</w:t>
      </w:r>
      <w:r w:rsidR="00827379">
        <w:t xml:space="preserve"> from the signature (Figure 2a)</w:t>
      </w:r>
      <w:r w:rsidR="00CC4517">
        <w:t xml:space="preserve">. </w:t>
      </w:r>
      <w:r w:rsidR="007413DC">
        <w:t xml:space="preserve">Univariable cox regression analysis was performed with the best RF prediction model </w:t>
      </w:r>
      <w:r w:rsidR="000B74DB">
        <w:t xml:space="preserve">(defined by the strength of association between </w:t>
      </w:r>
      <w:r w:rsidR="003D551B">
        <w:t>predicted</w:t>
      </w:r>
      <w:r w:rsidR="000B74DB">
        <w:t xml:space="preserve"> ECA activity and progression-free survival) </w:t>
      </w:r>
      <w:r w:rsidR="007413DC">
        <w:t>for a given tumor type</w:t>
      </w:r>
      <w:r w:rsidR="00CC4517">
        <w:t xml:space="preserve"> and compared its performance with the aforementioned signatures. As seen in Table 2, our prediction models are consistently found to be prognostic across all the tumors as opposed to other signatures. Within a given tumor type, our prediction model’s association with </w:t>
      </w:r>
      <w:r w:rsidR="003D551B">
        <w:t>disease-free</w:t>
      </w:r>
      <w:r w:rsidR="00CC4517">
        <w:t xml:space="preserve"> </w:t>
      </w:r>
      <w:r w:rsidR="003D551B">
        <w:t xml:space="preserve">survival </w:t>
      </w:r>
      <w:r w:rsidR="00CC4517">
        <w:t xml:space="preserve">is either better or comparable </w:t>
      </w:r>
      <w:r w:rsidR="00827379">
        <w:t xml:space="preserve">with other signatures. </w:t>
      </w:r>
      <w:r w:rsidR="009604D9">
        <w:t xml:space="preserve">In addition, many of the prognostic models developed from these modules have favorable association with </w:t>
      </w:r>
      <w:r w:rsidR="004F1E76">
        <w:t xml:space="preserve">good </w:t>
      </w:r>
      <w:r w:rsidR="009604D9">
        <w:t xml:space="preserve">prognosis (Figure 2b). </w:t>
      </w:r>
      <w:r w:rsidR="003D551B">
        <w:t>For example</w:t>
      </w:r>
      <w:r w:rsidR="004F1E76">
        <w:t>, i</w:t>
      </w:r>
      <w:r w:rsidR="009604D9">
        <w:t>n renal cell carcinoma</w:t>
      </w:r>
      <w:r w:rsidR="003D551B">
        <w:t xml:space="preserve">, </w:t>
      </w:r>
      <w:r w:rsidR="009604D9">
        <w:t>our prediction model</w:t>
      </w:r>
      <w:r w:rsidR="003D551B">
        <w:t>s are</w:t>
      </w:r>
      <w:r w:rsidR="009604D9">
        <w:t xml:space="preserve"> </w:t>
      </w:r>
      <w:r w:rsidR="004F1E76">
        <w:t xml:space="preserve">both </w:t>
      </w:r>
      <w:r w:rsidR="009604D9">
        <w:t>negatively</w:t>
      </w:r>
      <w:r w:rsidR="004F1E76">
        <w:t xml:space="preserve"> and positively </w:t>
      </w:r>
      <w:r w:rsidR="009604D9">
        <w:t xml:space="preserve">associated with </w:t>
      </w:r>
      <w:r w:rsidR="004F1E76">
        <w:t>progression-free survival</w:t>
      </w:r>
      <w:r w:rsidR="009604D9">
        <w:t xml:space="preserve"> i.e. an enrichment of a set of genes within some modules are associated with </w:t>
      </w:r>
      <w:r w:rsidR="004F1E76">
        <w:t xml:space="preserve">either </w:t>
      </w:r>
      <w:r w:rsidR="009604D9">
        <w:t>poor pr</w:t>
      </w:r>
      <w:r w:rsidR="004F1E76">
        <w:t>ognosis or good prognosis, respectively</w:t>
      </w:r>
      <w:r w:rsidR="009604D9">
        <w:t xml:space="preserve">. Surprisingly, prediction models contained within the modules in </w:t>
      </w:r>
      <w:r w:rsidR="004F1E76">
        <w:t xml:space="preserve">stomach adenocarcinoma, </w:t>
      </w:r>
      <w:r w:rsidR="009604D9">
        <w:t>glioblastomas, low</w:t>
      </w:r>
      <w:r w:rsidR="00EF641E">
        <w:t>-</w:t>
      </w:r>
      <w:r w:rsidR="009604D9">
        <w:t>grade gliomas and prostate adenocarcinomas are negatively associated with progression-free survival, a relationship that was previously described</w:t>
      </w:r>
      <w:r w:rsidR="00842D0C">
        <w:t xml:space="preserve"> </w:t>
      </w:r>
      <w:hyperlink w:anchor="_ENREF_20" w:tooltip="Strasner, 2015 #44" w:history="1">
        <w:r w:rsidR="000C5C70">
          <w:fldChar w:fldCharType="begin">
            <w:fldData xml:space="preserve">PEVuZE5vdGU+PENpdGU+PEF1dGhvcj5TdHJhc25lcjwvQXV0aG9yPjxZZWFyPjIwMTU8L1llYXI+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</w:fldData>
          </w:fldChar>
        </w:r>
        <w:r w:rsidR="000C5C70">
          <w:instrText xml:space="preserve"> ADDIN EN.CITE </w:instrText>
        </w:r>
        <w:r w:rsidR="000C5C70">
          <w:fldChar w:fldCharType="begin">
            <w:fldData xml:space="preserve">PEVuZE5vdGU+PENpdGU+PEF1dGhvcj5TdHJhc25lcjwvQXV0aG9yPjxZZWFyPjIwMTU8L1llYXI+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</w:fldData>
          </w:fldChar>
        </w:r>
        <w:r w:rsidR="000C5C70">
          <w:instrText xml:space="preserve"> ADDIN EN.CITE.DATA </w:instrText>
        </w:r>
        <w:r w:rsidR="000C5C70">
          <w:fldChar w:fldCharType="end"/>
        </w:r>
        <w:r w:rsidR="000C5C70">
          <w:fldChar w:fldCharType="separate"/>
        </w:r>
        <w:r w:rsidR="000C5C70" w:rsidRPr="007F4801">
          <w:rPr>
            <w:noProof/>
            <w:vertAlign w:val="superscript"/>
          </w:rPr>
          <w:t>20-23</w:t>
        </w:r>
        <w:r w:rsidR="000C5C70">
          <w:fldChar w:fldCharType="end"/>
        </w:r>
      </w:hyperlink>
      <w:r w:rsidR="009604D9">
        <w:t xml:space="preserve">. </w:t>
      </w:r>
      <w:r w:rsidR="004F1E76">
        <w:t xml:space="preserve">The role of TILs in stomach adenocarcinoma is still unclear </w:t>
      </w:r>
      <w:hyperlink w:anchor="_ENREF_24" w:tooltip="Kang, 2017 #46" w:history="1">
        <w:r w:rsidR="000C5C70">
          <w:fldChar w:fldCharType="begin"/>
        </w:r>
        <w:r w:rsidR="000C5C70">
          <w:instrText xml:space="preserve"> ADDIN EN.CITE &lt;EndNote&gt;&lt;Cite&gt;&lt;Author&gt;Kang&lt;/Author&gt;&lt;Year&gt;2017&lt;/Year&gt;&lt;RecNum&gt;46&lt;/RecNum&gt;&lt;DisplayText&gt;&lt;style face="superscript"&gt;24&lt;/style&gt;&lt;/DisplayText&gt;&lt;record&gt;&lt;rec-number&gt;46&lt;/rec-number&gt;&lt;foreign-keys&gt;&lt;key app="EN" db-id="vaerswz9svrz0zevrd2xfxxv2ttf2x9fpr02" timestamp="1546463049"&gt;46&lt;/key&gt;&lt;/foreign-keys&gt;&lt;ref-type name="Journal Article"&gt;17&lt;/ref-type&gt;&lt;contributors&gt;&lt;authors&gt;&lt;author&gt;Kang, B. W.&lt;/author&gt;&lt;author&gt;Kim, J. G.&lt;/author&gt;&lt;author&gt;Lee, I. H.&lt;/author&gt;&lt;author&gt;Bae, H. I.&lt;/author&gt;&lt;author&gt;Seo, A. N.&lt;/author&gt;&lt;/authors&gt;&lt;/contributors&gt;&lt;auth-address&gt;Byung Woog Kang, Jong Gwang Kim, In Hee Lee, Department of Hematology/Oncology, Kyungpook National University Hospital, Kyungpook National University School of Medicine, Daegu 41404, South Korea.&lt;/auth-address&gt;&lt;titles&gt;&lt;title&gt;Clinical significance of tumor-infiltrating lymphocytes for gastric cancer in the era of immunology&lt;/title&gt;&lt;secondary-title&gt;World J Gastrointest Oncol&lt;/secondary-title&gt;&lt;/titles&gt;&lt;periodical&gt;&lt;full-title&gt;World J Gastrointest Oncol&lt;/full-title&gt;&lt;/periodical&gt;&lt;pages&gt;293-299&lt;/pages&gt;&lt;volume&gt;9&lt;/volume&gt;&lt;number&gt;7&lt;/number&gt;&lt;edition&gt;2017/08/16&lt;/edition&gt;&lt;keywords&gt;&lt;keyword&gt;Gastric cancer&lt;/keyword&gt;&lt;keyword&gt;Immunotherapy&lt;/keyword&gt;&lt;keyword&gt;Tumor-infiltrating lymphocytes&lt;/keyword&gt;&lt;keyword&gt;manuscript.&lt;/keyword&gt;&lt;/keywords&gt;&lt;dates&gt;&lt;year&gt;2017&lt;/year&gt;&lt;pub-dates&gt;&lt;date&gt;Jul 15&lt;/date&gt;&lt;/pub-dates&gt;&lt;/dates&gt;&lt;isbn&gt;1948-5204 (Print)&lt;/isbn&gt;&lt;accession-num&gt;28808502&lt;/accession-num&gt;&lt;urls&gt;&lt;related-urls&gt;&lt;url&gt;https://www.ncbi.nlm.nih.gov/pubmed/28808502&lt;/url&gt;&lt;/related-urls&gt;&lt;/urls&gt;&lt;custom2&gt;PMC5534397&lt;/custom2&gt;&lt;electronic-resource-num&gt;10.4251/wjgo.v9.i7.293&lt;/electronic-resource-num&gt;&lt;/record&gt;&lt;/Cite&gt;&lt;/EndNote&gt;</w:instrText>
        </w:r>
        <w:r w:rsidR="000C5C70">
          <w:fldChar w:fldCharType="separate"/>
        </w:r>
        <w:r w:rsidR="000C5C70" w:rsidRPr="007F4801">
          <w:rPr>
            <w:noProof/>
            <w:vertAlign w:val="superscript"/>
          </w:rPr>
          <w:t>24</w:t>
        </w:r>
        <w:r w:rsidR="000C5C70">
          <w:fldChar w:fldCharType="end"/>
        </w:r>
      </w:hyperlink>
      <w:r w:rsidR="004F1E76">
        <w:t xml:space="preserve">. </w:t>
      </w:r>
      <w:r w:rsidR="00EF641E">
        <w:t>Majority of the modules are prognostic in case of renal cell carcinoma and low-grade gliomas</w:t>
      </w:r>
      <w:r w:rsidR="00104BEC">
        <w:t xml:space="preserve"> </w:t>
      </w:r>
      <w:r w:rsidR="001E0A1E">
        <w:t>reflecting on a potential role ECA profile plays in determining response to ICB</w:t>
      </w:r>
      <w:r w:rsidR="00D22D2B">
        <w:t xml:space="preserve">. </w:t>
      </w:r>
      <w:r w:rsidR="004F1E76">
        <w:t>Interestingly, RF model developed from MOD7 is prognostic in non-small cell lung cancer, both adeno- and squamous cell carcinoma.</w:t>
      </w:r>
    </w:p>
    <w:p w14:paraId="4D0BF580" w14:textId="5092411B" w:rsidR="000A789B" w:rsidRDefault="000A789B" w:rsidP="00FD2AD0">
      <w:pPr>
        <w:rPr>
          <w:b/>
        </w:rPr>
      </w:pPr>
    </w:p>
    <w:p w14:paraId="15D89396" w14:textId="695C6C18" w:rsidR="0028238E" w:rsidRDefault="000B74DB" w:rsidP="00FD2AD0">
      <w:r>
        <w:t xml:space="preserve">As proof-of-concept, </w:t>
      </w:r>
      <w:r w:rsidR="001E0A1E">
        <w:t xml:space="preserve">since we developed these modules from TNBC single T cells, </w:t>
      </w:r>
      <w:r>
        <w:t xml:space="preserve">we identified prediction models developed from MOD5 and MOD6 to be prognostic </w:t>
      </w:r>
      <w:r w:rsidR="001E0A1E">
        <w:t>TNBC. O</w:t>
      </w:r>
      <w:r>
        <w:t>ur best prediction model</w:t>
      </w:r>
      <w:r w:rsidR="00F272DA">
        <w:t xml:space="preserve"> comprising of 50 genes </w:t>
      </w:r>
      <w:r w:rsidR="001E0A1E">
        <w:t>(</w:t>
      </w:r>
      <w:r w:rsidR="00F272DA">
        <w:t>developed from MOD5</w:t>
      </w:r>
      <w:r w:rsidR="001E0A1E">
        <w:t>)</w:t>
      </w:r>
      <w:r w:rsidR="00F272DA">
        <w:t xml:space="preserve"> was prognostic in </w:t>
      </w:r>
      <w:r w:rsidR="001E0A1E">
        <w:t xml:space="preserve">TNBC </w:t>
      </w:r>
      <w:r w:rsidR="00F272DA">
        <w:t>samples obtained from both TCGA (N = 150</w:t>
      </w:r>
      <w:r w:rsidR="00E41B1B">
        <w:t xml:space="preserve">; </w:t>
      </w:r>
      <w:r w:rsidR="00BA7C9E">
        <w:t xml:space="preserve">left and center panels of </w:t>
      </w:r>
      <w:r w:rsidR="00E41B1B">
        <w:t>Figure 3a</w:t>
      </w:r>
      <w:r w:rsidR="00F272DA">
        <w:t>) and METABRIC (N = 320</w:t>
      </w:r>
      <w:r w:rsidR="00E41B1B">
        <w:t xml:space="preserve">; </w:t>
      </w:r>
      <w:r w:rsidR="00BA7C9E">
        <w:t xml:space="preserve">left and center panels of </w:t>
      </w:r>
      <w:r w:rsidR="00E41B1B">
        <w:t>Figure 3b</w:t>
      </w:r>
      <w:r w:rsidR="001E0A1E">
        <w:t>) datasets.</w:t>
      </w:r>
      <w:r w:rsidR="00F272DA">
        <w:t xml:space="preserve"> Patient samples </w:t>
      </w:r>
      <w:r w:rsidR="00E41B1B">
        <w:t xml:space="preserve">from TCGA dataset </w:t>
      </w:r>
      <w:r w:rsidR="00F272DA">
        <w:t>predicted to be in group ECA ‘High’ have better progression-free survival (log-rank test p-value: 0.0098</w:t>
      </w:r>
      <w:r w:rsidR="006877DB">
        <w:t>l; HR: 0.30</w:t>
      </w:r>
      <w:r w:rsidR="00C7543A">
        <w:t xml:space="preserve">; 95% CI: </w:t>
      </w:r>
      <w:r w:rsidR="006877DB">
        <w:t>0.14-0.64</w:t>
      </w:r>
      <w:r w:rsidR="00F272DA">
        <w:t>) and better overall survival (log-rank test p-value: 0.0066</w:t>
      </w:r>
      <w:r w:rsidR="006877DB">
        <w:t>;</w:t>
      </w:r>
      <w:r w:rsidR="00C7543A">
        <w:t xml:space="preserve"> HR: 0.17; 95% CI: 0.06-0.42</w:t>
      </w:r>
      <w:r w:rsidR="00F272DA">
        <w:t>)</w:t>
      </w:r>
      <w:r w:rsidR="00E41B1B">
        <w:t xml:space="preserve">. Similarly, </w:t>
      </w:r>
      <w:r w:rsidR="00E56130">
        <w:t>patient samples from METABRIC dataset predicted to be in group ECA ‘High’ have better progression-free survival (log-rank test p-value: 0.015</w:t>
      </w:r>
      <w:r w:rsidR="00F817E9">
        <w:t xml:space="preserve">; HR: 0.63; 95% CI: </w:t>
      </w:r>
      <w:r w:rsidR="00A7390D">
        <w:t>0.45-0.89</w:t>
      </w:r>
      <w:r w:rsidR="00E56130">
        <w:t>) and better overall survival (log-rank test p-value: 0.0078</w:t>
      </w:r>
      <w:r w:rsidR="00772C5A">
        <w:t>; HR: 0.63; 95% CI: 0.46-0.87</w:t>
      </w:r>
      <w:r w:rsidR="00E56130">
        <w:t xml:space="preserve">). </w:t>
      </w:r>
      <w:r w:rsidR="00BA7C9E">
        <w:t xml:space="preserve">In an effort to characterize the genes within this </w:t>
      </w:r>
      <w:r w:rsidR="001A64E5">
        <w:t xml:space="preserve">prediction </w:t>
      </w:r>
      <w:r w:rsidR="00BA7C9E">
        <w:t xml:space="preserve">model, we verified their expression levels in all of TCGA </w:t>
      </w:r>
      <w:r w:rsidR="001A64E5">
        <w:t xml:space="preserve">(N = 877) </w:t>
      </w:r>
      <w:r w:rsidR="00BA7C9E">
        <w:t xml:space="preserve">and METABRIC </w:t>
      </w:r>
      <w:r w:rsidR="001A64E5">
        <w:t xml:space="preserve">(N = 1965) </w:t>
      </w:r>
      <w:r w:rsidR="00BA7C9E">
        <w:t>samples within each subtype. In both cases, the</w:t>
      </w:r>
      <w:r w:rsidR="00EE27A7">
        <w:t xml:space="preserve">se </w:t>
      </w:r>
      <w:r w:rsidR="00BA7C9E">
        <w:t>50 genes are relatively under</w:t>
      </w:r>
      <w:r w:rsidR="001A64E5">
        <w:t>-</w:t>
      </w:r>
      <w:r w:rsidR="00BA7C9E">
        <w:t xml:space="preserve">expressed </w:t>
      </w:r>
      <w:r w:rsidR="001A64E5">
        <w:t xml:space="preserve">in </w:t>
      </w:r>
      <w:r w:rsidR="00BA7C9E">
        <w:t>ER+ tumors (right panel</w:t>
      </w:r>
      <w:r w:rsidR="0026311F">
        <w:t>s of</w:t>
      </w:r>
      <w:r w:rsidR="00BA7C9E">
        <w:t xml:space="preserve"> Figures 3a and 3b) </w:t>
      </w:r>
      <w:r w:rsidR="001A64E5">
        <w:t>as opposed to HER2+ and TNBC</w:t>
      </w:r>
      <w:r w:rsidR="00660627">
        <w:t xml:space="preserve"> (in both cases, ANOVA p-value&lt;2.2e-16)</w:t>
      </w:r>
      <w:r w:rsidR="001A64E5">
        <w:t xml:space="preserve">, </w:t>
      </w:r>
      <w:r w:rsidR="007B3FD7">
        <w:t xml:space="preserve">suggesting that </w:t>
      </w:r>
      <w:r w:rsidR="00522715">
        <w:t xml:space="preserve">TNBC tumors </w:t>
      </w:r>
      <w:r w:rsidR="007B3FD7">
        <w:t>have a higher potential likelihood of response to I</w:t>
      </w:r>
      <w:r w:rsidR="00F90839">
        <w:t>CB</w:t>
      </w:r>
      <w:r w:rsidR="00193F6A">
        <w:t xml:space="preserve">. </w:t>
      </w:r>
    </w:p>
    <w:p w14:paraId="7ED865DA" w14:textId="4EC852BB" w:rsidR="00696C48" w:rsidRDefault="00696C48" w:rsidP="00FD2AD0"/>
    <w:p w14:paraId="761AB78E" w14:textId="5EC6ACD0" w:rsidR="00696C48" w:rsidRPr="0028238E" w:rsidRDefault="00696C48" w:rsidP="00FD2AD0">
      <w:r>
        <w:t>Out of the 50 genes in the prediction model, granzymes B (GZMB) and K (GZMK), interferon-</w:t>
      </w:r>
      <w:r>
        <w:sym w:font="Symbol" w:char="F067"/>
      </w:r>
      <w:r>
        <w:t xml:space="preserve"> (IFNG), vascular cell adhesion molecule 1 (VCAM1) are some of the genes that are up-regulated while, lymphotoxin beta (LTB), baculoviral IAP repeat containing 3 (BIRC3), L-selectin (SELL), </w:t>
      </w:r>
      <w:proofErr w:type="spellStart"/>
      <w:r>
        <w:t>forkhead</w:t>
      </w:r>
      <w:proofErr w:type="spellEnd"/>
      <w:r>
        <w:t xml:space="preserve"> box P3 (FOXP3), nuclear factor </w:t>
      </w:r>
      <w:r w:rsidR="00EA72B8">
        <w:t xml:space="preserve">kappa B </w:t>
      </w:r>
      <w:r>
        <w:t xml:space="preserve">inhibitor </w:t>
      </w:r>
      <w:r w:rsidR="00EA72B8">
        <w:t xml:space="preserve">alpha </w:t>
      </w:r>
      <w:r>
        <w:t>(N</w:t>
      </w:r>
      <w:r w:rsidR="00EA72B8">
        <w:t>F</w:t>
      </w:r>
      <w:r>
        <w:t>KBIA)</w:t>
      </w:r>
      <w:r w:rsidR="00EA72B8">
        <w:t xml:space="preserve"> and C-C motif chemokine receptor 7 (CCR7) are some of the genes that are down-regulated in predicted ECA ‘High’ group</w:t>
      </w:r>
      <w:r w:rsidR="00D3155F">
        <w:t xml:space="preserve"> (Figure 3c)</w:t>
      </w:r>
      <w:r w:rsidR="00EA72B8">
        <w:t>.</w:t>
      </w:r>
      <w:r w:rsidR="00D3155F">
        <w:t xml:space="preserve"> A quick look at the training set from MOD5 (N = 259) samples, shows the same genes to be up- and down-regulated (Figure 3d). </w:t>
      </w:r>
      <w:r w:rsidR="00C03AD4">
        <w:t>In an effort to distinguish the immunogenicity of normal breast tissue</w:t>
      </w:r>
      <w:r w:rsidR="0036054C">
        <w:t xml:space="preserve"> from </w:t>
      </w:r>
      <w:r w:rsidR="00046B8E">
        <w:t xml:space="preserve">pure </w:t>
      </w:r>
      <w:r w:rsidR="00C03AD4">
        <w:t xml:space="preserve">ductal carcinoma </w:t>
      </w:r>
      <w:r w:rsidR="00C03AD4" w:rsidRPr="00C03AD4">
        <w:rPr>
          <w:i/>
        </w:rPr>
        <w:t>in situ</w:t>
      </w:r>
      <w:r w:rsidR="00C03AD4">
        <w:rPr>
          <w:i/>
        </w:rPr>
        <w:t xml:space="preserve"> </w:t>
      </w:r>
      <w:r w:rsidR="00C03AD4" w:rsidRPr="00C03AD4">
        <w:t>(DCIS)</w:t>
      </w:r>
      <w:r w:rsidR="00C03AD4">
        <w:t xml:space="preserve"> and mixed DCIS/invasive ductal carcinoma (IDC), we assessed the expression levels of the same genes </w:t>
      </w:r>
      <w:r w:rsidR="00C03AD4">
        <w:lastRenderedPageBreak/>
        <w:t>across all the three tissue types in GSE26304 (N = 114).</w:t>
      </w:r>
      <w:r w:rsidR="00BB3FEE">
        <w:t xml:space="preserve"> P</w:t>
      </w:r>
      <w:r w:rsidR="00046B8E">
        <w:t xml:space="preserve">ure </w:t>
      </w:r>
      <w:r w:rsidR="00C03AD4">
        <w:t>DCIS samples have a relative lower expression of the top genes in the predictive model as opposed to IDC samples</w:t>
      </w:r>
      <w:r w:rsidR="00A51774">
        <w:t xml:space="preserve"> </w:t>
      </w:r>
      <w:hyperlink w:anchor="_ENREF_25" w:tooltip="Toss, 2018 #48" w:history="1">
        <w:r w:rsidR="000C5C70">
          <w:fldChar w:fldCharType="begin">
            <w:fldData xml:space="preserve">PEVuZE5vdGU+PENpdGU+PEF1dGhvcj5Ub3NzPC9BdXRob3I+PFllYXI+MjAxODwvWWVhcj48UmVj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</w:fldData>
          </w:fldChar>
        </w:r>
        <w:r w:rsidR="000C5C70">
          <w:instrText xml:space="preserve"> ADDIN EN.CITE </w:instrText>
        </w:r>
        <w:r w:rsidR="000C5C70">
          <w:fldChar w:fldCharType="begin">
            <w:fldData xml:space="preserve">PEVuZE5vdGU+PENpdGU+PEF1dGhvcj5Ub3NzPC9BdXRob3I+PFllYXI+MjAxODwvWWVhcj48UmVj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</w:fldData>
          </w:fldChar>
        </w:r>
        <w:r w:rsidR="000C5C70">
          <w:instrText xml:space="preserve"> ADDIN EN.CITE.DATA </w:instrText>
        </w:r>
        <w:r w:rsidR="000C5C70">
          <w:fldChar w:fldCharType="end"/>
        </w:r>
        <w:r w:rsidR="000C5C70">
          <w:fldChar w:fldCharType="separate"/>
        </w:r>
        <w:r w:rsidR="000C5C70" w:rsidRPr="007F4801">
          <w:rPr>
            <w:noProof/>
            <w:vertAlign w:val="superscript"/>
          </w:rPr>
          <w:t>25</w:t>
        </w:r>
        <w:r w:rsidR="000C5C70">
          <w:fldChar w:fldCharType="end"/>
        </w:r>
      </w:hyperlink>
      <w:r w:rsidR="00C03AD4">
        <w:t xml:space="preserve"> (Figure 3e). </w:t>
      </w:r>
      <w:r w:rsidR="0036054C">
        <w:t xml:space="preserve">The </w:t>
      </w:r>
      <w:r w:rsidR="00BB3FEE">
        <w:t xml:space="preserve">significantly </w:t>
      </w:r>
      <w:r w:rsidR="0036054C">
        <w:t xml:space="preserve">lower </w:t>
      </w:r>
      <w:r w:rsidR="00BB3FEE">
        <w:t>expression</w:t>
      </w:r>
      <w:r w:rsidR="0036054C">
        <w:t xml:space="preserve"> of </w:t>
      </w:r>
      <w:r w:rsidR="00BB3FEE">
        <w:t>ECA profile</w:t>
      </w:r>
      <w:r w:rsidR="0036054C">
        <w:t xml:space="preserve"> in DCIS t</w:t>
      </w:r>
      <w:r w:rsidR="00AB4142">
        <w:t xml:space="preserve">umors </w:t>
      </w:r>
      <w:r w:rsidR="003E3023">
        <w:t xml:space="preserve">may </w:t>
      </w:r>
      <w:r w:rsidR="009B5646">
        <w:t>reflect</w:t>
      </w:r>
      <w:r w:rsidR="0036054C">
        <w:t xml:space="preserve"> their </w:t>
      </w:r>
      <w:r w:rsidR="009B5646">
        <w:t>muted</w:t>
      </w:r>
      <w:r w:rsidR="0036054C">
        <w:t xml:space="preserve"> response to </w:t>
      </w:r>
      <w:r w:rsidR="00BB3FEE">
        <w:t>ICB</w:t>
      </w:r>
      <w:r w:rsidR="0036054C">
        <w:t xml:space="preserve">. </w:t>
      </w:r>
    </w:p>
    <w:p w14:paraId="20931B9D" w14:textId="4A396E9F" w:rsidR="0036054C" w:rsidRPr="0036054C" w:rsidRDefault="0036054C" w:rsidP="00FD2AD0"/>
    <w:p w14:paraId="73974F51" w14:textId="22344835" w:rsidR="001973A1" w:rsidRPr="00362C42" w:rsidRDefault="001973A1" w:rsidP="00FD2AD0">
      <w:pPr>
        <w:rPr>
          <w:b/>
        </w:rPr>
      </w:pPr>
      <w:r w:rsidRPr="00362C42">
        <w:rPr>
          <w:b/>
        </w:rPr>
        <w:t>ECA activity as a predictive and prognostic surrogate biomarker</w:t>
      </w:r>
      <w:r w:rsidR="00681095">
        <w:rPr>
          <w:b/>
        </w:rPr>
        <w:t xml:space="preserve"> of response to </w:t>
      </w:r>
      <w:r w:rsidR="000C4E2B">
        <w:rPr>
          <w:b/>
        </w:rPr>
        <w:t xml:space="preserve">immune </w:t>
      </w:r>
      <w:r w:rsidR="00681095">
        <w:rPr>
          <w:b/>
        </w:rPr>
        <w:t>checkpoint inhibitors.</w:t>
      </w:r>
    </w:p>
    <w:p w14:paraId="5940848E" w14:textId="3C31AF6A" w:rsidR="001973A1" w:rsidRDefault="001973A1" w:rsidP="00FD2AD0">
      <w:pPr>
        <w:rPr>
          <w:b/>
        </w:rPr>
      </w:pPr>
    </w:p>
    <w:p w14:paraId="41674E6D" w14:textId="387A4702" w:rsidR="0045253E" w:rsidRDefault="000C4E2B" w:rsidP="001A5A85">
      <w:r>
        <w:t xml:space="preserve">We </w:t>
      </w:r>
      <w:r w:rsidR="00102C59">
        <w:t>validated our</w:t>
      </w:r>
      <w:r>
        <w:t xml:space="preserve"> RF classifiers</w:t>
      </w:r>
      <w:r w:rsidR="00B97844">
        <w:t xml:space="preserve"> of ECA </w:t>
      </w:r>
      <w:r w:rsidR="00102C59">
        <w:t xml:space="preserve">activity </w:t>
      </w:r>
      <w:r w:rsidR="00B97844">
        <w:t xml:space="preserve">in </w:t>
      </w:r>
      <w:r w:rsidR="00216A65">
        <w:t>sixty-five patients (</w:t>
      </w:r>
      <w:r w:rsidR="007738A6">
        <w:t xml:space="preserve">fifty-one </w:t>
      </w:r>
      <w:r w:rsidR="00216A65">
        <w:t xml:space="preserve">pre-treatment and fifty-eight on treatment) with </w:t>
      </w:r>
      <w:r w:rsidR="003C09C9">
        <w:t>advance</w:t>
      </w:r>
      <w:r w:rsidR="00216A65">
        <w:t>d</w:t>
      </w:r>
      <w:r w:rsidR="003C09C9">
        <w:t xml:space="preserve"> stage melanoma patient</w:t>
      </w:r>
      <w:r w:rsidR="007738A6">
        <w:t>s</w:t>
      </w:r>
      <w:r w:rsidR="003C09C9">
        <w:t xml:space="preserve"> exposed to immune checkpoint inhibitor, Nivolumab (anti-PD-1 agent).</w:t>
      </w:r>
      <w:r w:rsidR="001A5A85">
        <w:t xml:space="preserve"> </w:t>
      </w:r>
      <w:r w:rsidR="00216A65">
        <w:t>Of these fifty-one pre-treatment samples, t</w:t>
      </w:r>
      <w:r w:rsidR="00F0453A">
        <w:t>wenty</w:t>
      </w:r>
      <w:r w:rsidR="001A5A85">
        <w:t>-</w:t>
      </w:r>
      <w:r w:rsidR="00B75C45">
        <w:t>six</w:t>
      </w:r>
      <w:r w:rsidR="001A5A85">
        <w:t xml:space="preserve"> patients had previously progressed on ipilimumab (</w:t>
      </w:r>
      <w:proofErr w:type="spellStart"/>
      <w:r w:rsidR="001A5A85">
        <w:t>Ipi</w:t>
      </w:r>
      <w:proofErr w:type="spellEnd"/>
      <w:r w:rsidR="001A5A85">
        <w:t xml:space="preserve">) therapy (NIV-PROG cohort); </w:t>
      </w:r>
      <w:r w:rsidR="00B75C45">
        <w:t>twenty</w:t>
      </w:r>
      <w:r w:rsidR="007738A6">
        <w:t>-</w:t>
      </w:r>
      <w:r w:rsidR="00B75C45">
        <w:t>five</w:t>
      </w:r>
      <w:r w:rsidR="001A5A85">
        <w:t xml:space="preserve"> patients were </w:t>
      </w:r>
      <w:proofErr w:type="spellStart"/>
      <w:r w:rsidR="001A5A85">
        <w:t>Ipi</w:t>
      </w:r>
      <w:proofErr w:type="spellEnd"/>
      <w:r w:rsidR="001A5A85">
        <w:t>-</w:t>
      </w:r>
      <w:r w:rsidR="00095EF3">
        <w:t xml:space="preserve">naïve </w:t>
      </w:r>
      <w:r w:rsidR="001A5A85">
        <w:t>(NIV-NAÏVE cohort).</w:t>
      </w:r>
      <w:r w:rsidR="005232B9">
        <w:t xml:space="preserve"> </w:t>
      </w:r>
      <w:r w:rsidR="00216A65">
        <w:t xml:space="preserve">Ten patients </w:t>
      </w:r>
      <w:r w:rsidR="005232B9">
        <w:t>responded to</w:t>
      </w:r>
      <w:r w:rsidR="009956CF">
        <w:t xml:space="preserve"> </w:t>
      </w:r>
      <w:r w:rsidR="005232B9">
        <w:t>immunotherapy and the rest did no</w:t>
      </w:r>
      <w:r w:rsidR="00760CD0">
        <w:t>t.</w:t>
      </w:r>
      <w:r w:rsidR="009956CF">
        <w:t xml:space="preserve"> Our </w:t>
      </w:r>
      <w:r w:rsidR="00E23617">
        <w:t xml:space="preserve">primary </w:t>
      </w:r>
      <w:r w:rsidR="009956CF">
        <w:t xml:space="preserve">objective </w:t>
      </w:r>
      <w:r w:rsidR="00E23617">
        <w:t>was</w:t>
      </w:r>
      <w:r w:rsidR="009956CF">
        <w:t xml:space="preserve"> to identify a </w:t>
      </w:r>
      <w:r w:rsidR="00073044">
        <w:t>RF</w:t>
      </w:r>
      <w:r w:rsidR="009956CF">
        <w:t xml:space="preserve"> </w:t>
      </w:r>
      <w:r w:rsidR="00073044">
        <w:t>classifier</w:t>
      </w:r>
      <w:r w:rsidR="009956CF">
        <w:t xml:space="preserve"> </w:t>
      </w:r>
      <w:r w:rsidR="00073044">
        <w:t xml:space="preserve">of ECA activity </w:t>
      </w:r>
      <w:r w:rsidR="009956CF">
        <w:t xml:space="preserve">that was </w:t>
      </w:r>
      <w:r w:rsidR="00073044">
        <w:t xml:space="preserve">predictive of response to Nivolumab and prognostic i.e. </w:t>
      </w:r>
      <w:r w:rsidR="00767855">
        <w:t>any correlation with improved progress</w:t>
      </w:r>
      <w:r w:rsidR="00073044">
        <w:t>ion-free survival.</w:t>
      </w:r>
      <w:r w:rsidR="007D4872">
        <w:t xml:space="preserve"> We hypothesized that there is a strong correlation between ECA activity and response to immunotherapy i.e. ECA ‘High’ phenotypes is positively associated with patient response to immunotherapy. RF predictive model developed from MOD1</w:t>
      </w:r>
      <w:r w:rsidR="00CF4CBB">
        <w:t xml:space="preserve"> is not only predictive of response to Nivolumab but also </w:t>
      </w:r>
      <w:r w:rsidR="009469EF">
        <w:t>prognostic</w:t>
      </w:r>
      <w:r w:rsidR="00CF4CBB">
        <w:t xml:space="preserve"> (Figure 4b). Our ECA module was able to </w:t>
      </w:r>
      <w:r w:rsidR="00854660">
        <w:t>classify</w:t>
      </w:r>
      <w:r w:rsidR="00CF4CBB">
        <w:t xml:space="preserve"> responders </w:t>
      </w:r>
      <w:r w:rsidR="00854660">
        <w:t xml:space="preserve">and non-responders </w:t>
      </w:r>
      <w:r w:rsidR="00CF4CBB">
        <w:t>with 77% accuracy (Fisher test p-value = 0.02) and was associated with progression-free survival (log-rank p-value = 0.03; HR: 0.28 [0.05-1.5]).</w:t>
      </w:r>
      <w:r w:rsidR="001103D0">
        <w:t xml:space="preserve"> </w:t>
      </w:r>
      <w:r w:rsidR="006C7CE3">
        <w:t xml:space="preserve">Average gene expression of biomarkers within the RF model show a statistically significant (t-test p-value &lt; 2.2e-16) enrichment in responders as opposed to non-responders (Figure 4c). Of </w:t>
      </w:r>
      <w:r w:rsidR="00DB5137">
        <w:t>the top genes in the RF model</w:t>
      </w:r>
      <w:r w:rsidR="006C7CE3">
        <w:t xml:space="preserve">, macrophage inflammatory </w:t>
      </w:r>
      <w:r w:rsidR="00233AD2">
        <w:t>proteins or chemokines such as C-C motif chemokine ligand 3 (CCL3), C-C motif chemokine ligand 3 (CCL4), B cell attracting chemokine such as C-X-C motif chemokine ligand 13 (CXCL13), natural killer cell granule protein 7 (NKG7), IFNG, HLA type 2 molecules such as HLA-DRB1, HLA-DRA and HLA-DQA1 are some of them that are upregulated. On the other hand, NFKBIA, LTB, interleukin 1 receptor type 2 (IL1R2), FOS and JUNB are some of the genes that are downregulated in ECA ‘High’ phenotype</w:t>
      </w:r>
      <w:r w:rsidR="000933EC">
        <w:t xml:space="preserve"> (Figure 4a)</w:t>
      </w:r>
      <w:r w:rsidR="00233AD2">
        <w:t>.</w:t>
      </w:r>
      <w:r w:rsidR="000933EC">
        <w:t xml:space="preserve"> A receiver-operator-characteristic (ROC) </w:t>
      </w:r>
      <w:r w:rsidR="00B65ADD">
        <w:t xml:space="preserve">curve </w:t>
      </w:r>
      <w:r w:rsidR="000933EC">
        <w:t xml:space="preserve">analysis </w:t>
      </w:r>
      <w:r w:rsidR="00FE7802">
        <w:t xml:space="preserve">(top panel of Figure 4d) </w:t>
      </w:r>
      <w:r w:rsidR="000933EC">
        <w:t xml:space="preserve">of our model predictions has an area under the curve of 0.73 [95% CI: 0.56-0.9]. </w:t>
      </w:r>
      <w:r w:rsidR="00197CFE">
        <w:t xml:space="preserve">Out of the 41 non-responders, 33 of </w:t>
      </w:r>
      <w:r w:rsidR="00FE7802">
        <w:t>them are positively correlated with ECA ‘Low’ phenotype (80.5% specificity). Similarly, out of 10 responders, 6 of them are positively correlated with ECA ‘High’ phenotype (60% sensitivity)</w:t>
      </w:r>
      <w:r w:rsidR="00B91C4D">
        <w:t>.</w:t>
      </w:r>
      <w:r w:rsidR="00442167">
        <w:t xml:space="preserve"> </w:t>
      </w:r>
      <w:r w:rsidR="00B14E6F">
        <w:t xml:space="preserve">Additionally, when focused </w:t>
      </w:r>
      <w:r w:rsidR="00854660">
        <w:t xml:space="preserve">on NIV-PROG cohort (N = 26), the same model </w:t>
      </w:r>
      <w:r w:rsidR="00724A09">
        <w:t>classified responders and non-responders at 81% accuracy (Fisher test p-value = 0.008</w:t>
      </w:r>
      <w:r w:rsidR="00E90017">
        <w:t>)</w:t>
      </w:r>
      <w:r w:rsidR="0045253E">
        <w:t xml:space="preserve">, with all the responders (N = 4) correlated with ECA ‘High’ phenotype and 17 non-responders (81% specificity) associated with ECA ‘Low’ phenotype. </w:t>
      </w:r>
      <w:r w:rsidR="00D65183">
        <w:t xml:space="preserve">ROC plot </w:t>
      </w:r>
      <w:r w:rsidR="005E2727">
        <w:t xml:space="preserve">(bottom panel of Figure 4d) </w:t>
      </w:r>
      <w:r w:rsidR="00D65183">
        <w:t>has an AUC of 0.88 [95% CI: 0.73-1]</w:t>
      </w:r>
      <w:r w:rsidR="005E2727">
        <w:t>.</w:t>
      </w:r>
      <w:r w:rsidR="00DA126D">
        <w:t xml:space="preserve"> These results indicate that ECA activity profile can be a potential surrogate biomarker of response to ICB. </w:t>
      </w:r>
    </w:p>
    <w:p w14:paraId="38C65668" w14:textId="2BEDA382" w:rsidR="00290246" w:rsidRDefault="00290246" w:rsidP="001A5A85"/>
    <w:p w14:paraId="56A66FE4" w14:textId="26C6A5CC" w:rsidR="00290246" w:rsidRDefault="00290246" w:rsidP="001A5A85">
      <w:r>
        <w:t xml:space="preserve">An independent analysis of patients in NIV3-NAÏVE cohort before and after Nivolumab therapy </w:t>
      </w:r>
      <w:r w:rsidR="00D81628">
        <w:t>have</w:t>
      </w:r>
      <w:r>
        <w:t xml:space="preserve"> a higher average expression of the top genes from the RF model after therapy in both responders (t-test p-value = 1.6e-03) and non-responders (t-test p-value = </w:t>
      </w:r>
      <w:r w:rsidR="00074966">
        <w:t>2.2e-05</w:t>
      </w:r>
      <w:r>
        <w:t>)</w:t>
      </w:r>
      <w:r w:rsidR="00D81628">
        <w:t>. Interestingly, responders in NIV3-PROG cohort did not have any meaningful biological changes before and after therapy (t-test p-value = 0.71) as opposed to non-responders (t-test p-value = 0.02). Of note, the average expression of the</w:t>
      </w:r>
      <w:r w:rsidR="00C836E5">
        <w:t xml:space="preserve"> model </w:t>
      </w:r>
      <w:r w:rsidR="00D81628">
        <w:t xml:space="preserve">genes is still low after therapy in non-responders from NIV3-PROG cohort indicating that the gene expression in majority of the non-responders that </w:t>
      </w:r>
      <w:r w:rsidR="00D81628">
        <w:lastRenderedPageBreak/>
        <w:t xml:space="preserve">did not respond to </w:t>
      </w:r>
      <w:proofErr w:type="spellStart"/>
      <w:r w:rsidR="008C47DF">
        <w:t>I</w:t>
      </w:r>
      <w:r w:rsidR="00D81628">
        <w:t>pi</w:t>
      </w:r>
      <w:proofErr w:type="spellEnd"/>
      <w:r w:rsidR="00D81628">
        <w:t xml:space="preserve"> therapy remained the same </w:t>
      </w:r>
      <w:r w:rsidR="00320204">
        <w:t>post-</w:t>
      </w:r>
      <w:r w:rsidR="00D81628">
        <w:t>therapy</w:t>
      </w:r>
      <w:r w:rsidR="00DB762C">
        <w:t xml:space="preserve"> (Figure 4f)</w:t>
      </w:r>
      <w:r w:rsidR="00D81628">
        <w:t>.</w:t>
      </w:r>
      <w:r w:rsidR="0009213D">
        <w:t xml:space="preserve"> This can </w:t>
      </w:r>
      <w:r w:rsidR="00E62551">
        <w:t xml:space="preserve">also </w:t>
      </w:r>
      <w:r w:rsidR="0009213D">
        <w:t xml:space="preserve">be visualized in the heatmap </w:t>
      </w:r>
      <w:r w:rsidR="00A90C9E">
        <w:t xml:space="preserve">of all the genes pre- and post-Nivolumab therapy </w:t>
      </w:r>
      <w:r w:rsidR="0009213D">
        <w:t>(Figure 4e)</w:t>
      </w:r>
      <w:r w:rsidR="00E62551">
        <w:t>.</w:t>
      </w:r>
    </w:p>
    <w:p w14:paraId="03CFFF88" w14:textId="77777777" w:rsidR="001103D0" w:rsidRDefault="001103D0" w:rsidP="001A5A85"/>
    <w:p w14:paraId="5D5219A7" w14:textId="0509DB55" w:rsidR="001A5A85" w:rsidRDefault="001103D0" w:rsidP="001A5A85">
      <w:r>
        <w:t xml:space="preserve">RF models developed from MOD4, MOD6 and MOD8 are </w:t>
      </w:r>
      <w:r w:rsidR="00F52635">
        <w:t xml:space="preserve">also </w:t>
      </w:r>
      <w:r>
        <w:t xml:space="preserve">predictive of patient response to Nivolumab </w:t>
      </w:r>
      <w:r w:rsidR="00F52635">
        <w:t>but</w:t>
      </w:r>
      <w:r>
        <w:t xml:space="preserve"> not prognostic</w:t>
      </w:r>
      <w:r w:rsidR="00F52635">
        <w:t xml:space="preserve"> (Figure 2b)</w:t>
      </w:r>
      <w:r>
        <w:t xml:space="preserve">. </w:t>
      </w:r>
      <w:r w:rsidR="00320204">
        <w:t>Similarly</w:t>
      </w:r>
      <w:r>
        <w:t xml:space="preserve">, RF model developed from MOD5 is not predictive of patient response to Nivolumab but is </w:t>
      </w:r>
      <w:r w:rsidR="0035662C">
        <w:t>prognostic</w:t>
      </w:r>
      <w:r>
        <w:t>.</w:t>
      </w:r>
      <w:r w:rsidR="00F52635">
        <w:t xml:space="preserve"> </w:t>
      </w:r>
      <w:r w:rsidR="00D670D3">
        <w:t>Of</w:t>
      </w:r>
      <w:r w:rsidR="003F4BE1">
        <w:t xml:space="preserve"> note</w:t>
      </w:r>
      <w:r w:rsidR="00D670D3">
        <w:t>,</w:t>
      </w:r>
      <w:r w:rsidR="00F52635">
        <w:t xml:space="preserve"> RF models developed from modules MOD1 and MOD6 are </w:t>
      </w:r>
      <w:r w:rsidR="00255468">
        <w:t xml:space="preserve">also </w:t>
      </w:r>
      <w:r w:rsidR="00F52635">
        <w:t>prognostic in primary melanoma samples (N = 102)</w:t>
      </w:r>
      <w:r w:rsidR="009D7B6C">
        <w:t>.</w:t>
      </w:r>
    </w:p>
    <w:p w14:paraId="40662156" w14:textId="77777777" w:rsidR="001E7F49" w:rsidRPr="001E7F49" w:rsidRDefault="001E7F49" w:rsidP="00FD2AD0"/>
    <w:p w14:paraId="705B3B79" w14:textId="168B0CA4" w:rsidR="0094531C" w:rsidRPr="00362C42" w:rsidRDefault="00262515" w:rsidP="00FD2AD0">
      <w:pPr>
        <w:rPr>
          <w:b/>
        </w:rPr>
      </w:pPr>
      <w:r w:rsidRPr="00362C42">
        <w:rPr>
          <w:b/>
        </w:rPr>
        <w:t>Discussion</w:t>
      </w:r>
    </w:p>
    <w:p w14:paraId="500AFD05" w14:textId="472C17D2" w:rsidR="00687809" w:rsidRDefault="00687809" w:rsidP="00FD2AD0">
      <w:pPr>
        <w:rPr>
          <w:b/>
        </w:rPr>
      </w:pPr>
    </w:p>
    <w:p w14:paraId="09F1F900" w14:textId="3BB35B2E" w:rsidR="00FA46FF" w:rsidRDefault="00FA46FF" w:rsidP="00FD2AD0">
      <w:r>
        <w:t xml:space="preserve">Single-cell RNA sequencing has emerged as a powerful tool to interrogate heterogeneity in an otherwise homogenous population of cells and extract signal from noise. The fine precision of thus extracted signal </w:t>
      </w:r>
      <w:r w:rsidR="00492ADF">
        <w:t xml:space="preserve">(as a set of biomarkers) </w:t>
      </w:r>
      <w:r>
        <w:t>can be lost in bulk RNA-</w:t>
      </w:r>
      <w:proofErr w:type="spellStart"/>
      <w:r>
        <w:t>seq</w:t>
      </w:r>
      <w:proofErr w:type="spellEnd"/>
      <w:r>
        <w:t xml:space="preserve"> samples</w:t>
      </w:r>
      <w:r w:rsidR="00F41B5B">
        <w:t>.</w:t>
      </w:r>
      <w:r>
        <w:t xml:space="preserve"> </w:t>
      </w:r>
      <w:r w:rsidR="00A2591B">
        <w:t>Using machine learning approaches, we identified a defined set of biomarkers from a population of CD3+ single T cells extracted from triple negative breast tumors, which is a recognized molecular subset of breast cancer which have an active immune microenvironment that clinically responds to immune checkpoint. We evaluated the validity of these biomarkers in bulk RNA-</w:t>
      </w:r>
      <w:proofErr w:type="spellStart"/>
      <w:r w:rsidR="00A2591B">
        <w:t>seq</w:t>
      </w:r>
      <w:proofErr w:type="spellEnd"/>
      <w:r w:rsidR="00A2591B">
        <w:t xml:space="preserve"> datasets from a variety of tumor types, including those known to </w:t>
      </w:r>
      <w:proofErr w:type="spellStart"/>
      <w:r w:rsidR="00A2591B">
        <w:t>reponse</w:t>
      </w:r>
      <w:proofErr w:type="spellEnd"/>
      <w:r w:rsidR="00A2591B">
        <w:t xml:space="preserve"> to immune checkpoint blockade. While a few previous studies have shown that biomarker identified in the </w:t>
      </w:r>
      <w:proofErr w:type="spellStart"/>
      <w:r w:rsidR="00A2591B">
        <w:t>scRNA-seq</w:t>
      </w:r>
      <w:proofErr w:type="spellEnd"/>
      <w:r w:rsidR="00A2591B">
        <w:t xml:space="preserve"> data can be interrogated in bulk RNA-</w:t>
      </w:r>
      <w:proofErr w:type="spellStart"/>
      <w:r w:rsidR="00A2591B">
        <w:t>seq</w:t>
      </w:r>
      <w:proofErr w:type="spellEnd"/>
      <w:r w:rsidR="00A2591B">
        <w:t xml:space="preserve"> data, this is one of the first attempts to identify both prognostic and predictive biomarkers, and validate them in multiple additional solid tumor types.</w:t>
      </w:r>
    </w:p>
    <w:p w14:paraId="758F6373" w14:textId="18E71CF4" w:rsidR="00B25619" w:rsidRDefault="00B25619" w:rsidP="00FD2AD0"/>
    <w:p w14:paraId="5D79CE4E" w14:textId="1A2721FA" w:rsidR="00A2591B" w:rsidRDefault="00A2591B" w:rsidP="00A2591B">
      <w:r>
        <w:t>There are some caveats to our approach, including the implicit assumption that the final common anti</w:t>
      </w:r>
      <w:r>
        <w:t>-</w:t>
      </w:r>
      <w:r>
        <w:t>tumor pathway, specifically the cytotoxic activity profile of the effector T cell is preserved across multiple tumor types.  Nonetheless, our approach does not rely or focus on the mechanistic aspects of ECA activity and instead, identifies different sets of prognostic biomarkers that define an ECA profile in multiple solid malignancies. Second, our approach exploits the richness of data of immune cells within one of the most well</w:t>
      </w:r>
      <w:r>
        <w:t>-</w:t>
      </w:r>
      <w:r>
        <w:t>defined molecular subtypes of cancer</w:t>
      </w:r>
      <w:r w:rsidR="00DA3B0C">
        <w:t xml:space="preserve"> </w:t>
      </w:r>
      <w:r>
        <w:t xml:space="preserve">(TNBC), thus restricting the heterogeneity of the initial T cell profile to a single tissue type, which appears to respond to </w:t>
      </w:r>
      <w:r w:rsidR="00DA3B0C">
        <w:t>ICB</w:t>
      </w:r>
      <w:r>
        <w:t>. The</w:t>
      </w:r>
      <w:r w:rsidR="00DA3B0C">
        <w:t>se</w:t>
      </w:r>
      <w:r>
        <w:t xml:space="preserve"> ECA pathways defined by this well characterized</w:t>
      </w:r>
      <w:r w:rsidR="00DA3B0C">
        <w:t xml:space="preserve"> sets of genes, were</w:t>
      </w:r>
      <w:r>
        <w:t xml:space="preserve"> found in T cells infiltrating multiple tumor types, including tumor types well know</w:t>
      </w:r>
      <w:r w:rsidR="00DA3B0C">
        <w:t>n</w:t>
      </w:r>
      <w:r>
        <w:t xml:space="preserve"> to respond to </w:t>
      </w:r>
      <w:r w:rsidR="00DA3B0C">
        <w:t>ICB</w:t>
      </w:r>
      <w:r>
        <w:t>. This suggest</w:t>
      </w:r>
      <w:r w:rsidR="000D351F">
        <w:t>s</w:t>
      </w:r>
      <w:r>
        <w:t xml:space="preserve"> that indeed, the activated effector T cell pathways identified are biologically relevant to humans, being employed in tumor associated T cells across the range of human tumors responding to immune therapy.  As more </w:t>
      </w:r>
      <w:proofErr w:type="spellStart"/>
      <w:r>
        <w:t>scRNA-seq</w:t>
      </w:r>
      <w:proofErr w:type="spellEnd"/>
      <w:r>
        <w:t xml:space="preserve"> is made available, it is important to develop statistical approaches that efficiently model </w:t>
      </w:r>
      <w:proofErr w:type="spellStart"/>
      <w:r>
        <w:t>scRNA-seq</w:t>
      </w:r>
      <w:proofErr w:type="spellEnd"/>
      <w:r>
        <w:t xml:space="preserve"> data from multiple tumor types that are currently treated using FDA-approved immunotherapy to confirm the predictive value of this biomarker in different tumor type</w:t>
      </w:r>
      <w:r w:rsidR="000D351F">
        <w:t>s</w:t>
      </w:r>
      <w:r>
        <w:t xml:space="preserve">. </w:t>
      </w:r>
    </w:p>
    <w:p w14:paraId="2A4A98C2" w14:textId="0AD32512" w:rsidR="003768A1" w:rsidRDefault="003768A1" w:rsidP="00FD2AD0"/>
    <w:p w14:paraId="6141C7CD" w14:textId="2CCEC655" w:rsidR="003768A1" w:rsidRDefault="003768A1" w:rsidP="00FD2AD0">
      <w:r>
        <w:t xml:space="preserve">Our study highlights one important application of single-cell genomics in our understanding of immune microenvironment and potentially identify new immunotherapy targets. </w:t>
      </w:r>
      <w:r w:rsidR="005C3A14">
        <w:t xml:space="preserve">Further </w:t>
      </w:r>
      <w:r w:rsidR="005C3A14" w:rsidRPr="000D351F">
        <w:rPr>
          <w:i/>
        </w:rPr>
        <w:t>in vitro</w:t>
      </w:r>
      <w:r w:rsidR="005C3A14">
        <w:t xml:space="preserve"> and </w:t>
      </w:r>
      <w:r w:rsidR="005C3A14" w:rsidRPr="000D351F">
        <w:rPr>
          <w:i/>
        </w:rPr>
        <w:t>in vivo</w:t>
      </w:r>
      <w:r w:rsidR="005C3A14">
        <w:t xml:space="preserve"> studies are warranted to study the validity of these biomarkers. </w:t>
      </w:r>
    </w:p>
    <w:p w14:paraId="0F867A50" w14:textId="622188F1" w:rsidR="006E6DD1" w:rsidRPr="00EA1161" w:rsidRDefault="006E6DD1" w:rsidP="00FD2AD0"/>
    <w:p w14:paraId="06B14AC5" w14:textId="330132EA" w:rsidR="00262515" w:rsidRPr="00362C42" w:rsidRDefault="00262515" w:rsidP="00FD2AD0">
      <w:pPr>
        <w:rPr>
          <w:b/>
        </w:rPr>
      </w:pPr>
      <w:r w:rsidRPr="00362C42">
        <w:rPr>
          <w:b/>
        </w:rPr>
        <w:t>Acknowledgements</w:t>
      </w:r>
    </w:p>
    <w:p w14:paraId="6DF5BB37" w14:textId="25148B9A" w:rsidR="003651D7" w:rsidRPr="003651D7" w:rsidRDefault="003651D7" w:rsidP="003651D7">
      <w:pPr>
        <w:tabs>
          <w:tab w:val="left" w:pos="560"/>
          <w:tab w:val="left" w:pos="1121"/>
          <w:tab w:val="left" w:pos="1681"/>
          <w:tab w:val="left" w:pos="2242"/>
          <w:tab w:val="left" w:pos="2803"/>
          <w:tab w:val="left" w:pos="3363"/>
          <w:tab w:val="left" w:pos="3924"/>
          <w:tab w:val="left" w:pos="4485"/>
          <w:tab w:val="left" w:pos="5045"/>
          <w:tab w:val="left" w:pos="5606"/>
          <w:tab w:val="left" w:pos="6166"/>
          <w:tab w:val="left" w:pos="6727"/>
          <w:tab w:val="left" w:pos="7288"/>
          <w:tab w:val="left" w:pos="7848"/>
          <w:tab w:val="left" w:pos="8409"/>
          <w:tab w:val="left" w:pos="8970"/>
          <w:tab w:val="left" w:pos="9530"/>
          <w:tab w:val="left" w:pos="10091"/>
          <w:tab w:val="left" w:pos="10651"/>
          <w:tab w:val="left" w:pos="11212"/>
          <w:tab w:val="left" w:pos="11773"/>
          <w:tab w:val="left" w:pos="12333"/>
          <w:tab w:val="left" w:pos="12894"/>
          <w:tab w:val="left" w:pos="13455"/>
          <w:tab w:val="left" w:pos="14015"/>
          <w:tab w:val="left" w:pos="14576"/>
          <w:tab w:val="left" w:pos="15136"/>
          <w:tab w:val="left" w:pos="15697"/>
          <w:tab w:val="left" w:pos="16258"/>
          <w:tab w:val="left" w:pos="16818"/>
          <w:tab w:val="left" w:pos="17379"/>
          <w:tab w:val="left" w:pos="17940"/>
          <w:tab w:val="left" w:pos="18500"/>
          <w:tab w:val="left" w:pos="19061"/>
          <w:tab w:val="left" w:pos="19621"/>
          <w:tab w:val="left" w:pos="20182"/>
          <w:tab w:val="left" w:pos="20743"/>
          <w:tab w:val="left" w:pos="21303"/>
          <w:tab w:val="left" w:pos="21864"/>
          <w:tab w:val="left" w:pos="22425"/>
          <w:tab w:val="left" w:pos="22985"/>
          <w:tab w:val="left" w:pos="23546"/>
          <w:tab w:val="left" w:pos="24106"/>
          <w:tab w:val="left" w:pos="24667"/>
          <w:tab w:val="left" w:pos="25228"/>
          <w:tab w:val="left" w:pos="25788"/>
          <w:tab w:val="left" w:pos="26349"/>
          <w:tab w:val="left" w:pos="26910"/>
          <w:tab w:val="left" w:pos="27470"/>
          <w:tab w:val="left" w:pos="28031"/>
          <w:tab w:val="left" w:pos="28591"/>
          <w:tab w:val="left" w:pos="29152"/>
          <w:tab w:val="left" w:pos="29713"/>
          <w:tab w:val="left" w:pos="30273"/>
          <w:tab w:val="left" w:pos="30834"/>
          <w:tab w:val="left" w:pos="31395"/>
        </w:tabs>
        <w:autoSpaceDE w:val="0"/>
        <w:autoSpaceDN w:val="0"/>
        <w:adjustRightInd w:val="0"/>
        <w:rPr>
          <w:color w:val="000000"/>
        </w:rPr>
      </w:pPr>
      <w:r w:rsidRPr="003651D7">
        <w:rPr>
          <w:color w:val="000000"/>
        </w:rPr>
        <w:t xml:space="preserve">This research was supported by Clinical Translational Research Award (Grant No. BC113107) from the Department of Defense. </w:t>
      </w:r>
      <w:r w:rsidR="000C6E18">
        <w:rPr>
          <w:color w:val="000000"/>
        </w:rPr>
        <w:t xml:space="preserve">We would like to thank Pankaj Agarwal for his IT support, and Dr. Erica Crosby of the Lyerly lab for useful discussions. </w:t>
      </w:r>
    </w:p>
    <w:p w14:paraId="128214A2" w14:textId="235E45D2" w:rsidR="00262515" w:rsidRPr="00362C42" w:rsidRDefault="00262515" w:rsidP="00FD2AD0">
      <w:pPr>
        <w:rPr>
          <w:b/>
        </w:rPr>
      </w:pPr>
    </w:p>
    <w:p w14:paraId="1482F224" w14:textId="77777777" w:rsidR="00B2326A" w:rsidRDefault="00B2326A" w:rsidP="00FD2AD0">
      <w:pPr>
        <w:rPr>
          <w:b/>
        </w:rPr>
      </w:pPr>
    </w:p>
    <w:p w14:paraId="72A96141" w14:textId="3C5B456B" w:rsidR="00262515" w:rsidRPr="00362C42" w:rsidRDefault="00262515" w:rsidP="00FD2AD0">
      <w:pPr>
        <w:rPr>
          <w:b/>
        </w:rPr>
      </w:pPr>
      <w:r w:rsidRPr="00362C42">
        <w:rPr>
          <w:b/>
        </w:rPr>
        <w:lastRenderedPageBreak/>
        <w:t>Author Contributions</w:t>
      </w:r>
    </w:p>
    <w:p w14:paraId="25B65383" w14:textId="10A7626E" w:rsidR="00262515" w:rsidRPr="00681095" w:rsidRDefault="00681095" w:rsidP="00FD2AD0">
      <w:pPr>
        <w:rPr>
          <w:color w:val="000000"/>
        </w:rPr>
      </w:pPr>
      <w:r w:rsidRPr="00681095">
        <w:rPr>
          <w:color w:val="000000"/>
        </w:rPr>
        <w:t>C.A wrote the original draft with author contributions from H.K.L</w:t>
      </w:r>
      <w:r w:rsidR="000C6E18">
        <w:rPr>
          <w:color w:val="000000"/>
        </w:rPr>
        <w:t xml:space="preserve"> and Z.H.</w:t>
      </w:r>
      <w:r w:rsidRPr="00681095">
        <w:rPr>
          <w:color w:val="000000"/>
        </w:rPr>
        <w:t>; Writing</w:t>
      </w:r>
      <w:r>
        <w:rPr>
          <w:color w:val="000000"/>
        </w:rPr>
        <w:t xml:space="preserve"> – </w:t>
      </w:r>
      <w:r w:rsidRPr="00681095">
        <w:rPr>
          <w:color w:val="000000"/>
        </w:rPr>
        <w:t>Re</w:t>
      </w:r>
      <w:r>
        <w:rPr>
          <w:color w:val="000000"/>
        </w:rPr>
        <w:t xml:space="preserve">view &amp; editing, C. A, H.K.L, C.S and Z.H.; Conceptualization, C.A.; Supervision: H.K.L.; Study Design, C.A and C.S.; Funding Acquisition, H.K.L.; Formal Analysis, C.A.; </w:t>
      </w:r>
    </w:p>
    <w:p w14:paraId="4FC6B837" w14:textId="77777777" w:rsidR="00681095" w:rsidRPr="00362C42" w:rsidRDefault="00681095" w:rsidP="00FD2AD0">
      <w:pPr>
        <w:rPr>
          <w:b/>
        </w:rPr>
      </w:pPr>
    </w:p>
    <w:p w14:paraId="6741E531" w14:textId="6D60E332" w:rsidR="00262515" w:rsidRPr="00362C42" w:rsidRDefault="00262515" w:rsidP="00FD2AD0">
      <w:pPr>
        <w:rPr>
          <w:b/>
        </w:rPr>
      </w:pPr>
      <w:r w:rsidRPr="00362C42">
        <w:rPr>
          <w:b/>
        </w:rPr>
        <w:t>Declarations of Interest</w:t>
      </w:r>
    </w:p>
    <w:p w14:paraId="61237720" w14:textId="77777777" w:rsidR="00681095" w:rsidRPr="00681095" w:rsidRDefault="00681095" w:rsidP="00681095">
      <w:pPr>
        <w:tabs>
          <w:tab w:val="left" w:pos="560"/>
          <w:tab w:val="left" w:pos="1121"/>
          <w:tab w:val="left" w:pos="1681"/>
          <w:tab w:val="left" w:pos="2242"/>
          <w:tab w:val="left" w:pos="2803"/>
          <w:tab w:val="left" w:pos="3363"/>
          <w:tab w:val="left" w:pos="3924"/>
          <w:tab w:val="left" w:pos="4485"/>
          <w:tab w:val="left" w:pos="5045"/>
          <w:tab w:val="left" w:pos="5606"/>
          <w:tab w:val="left" w:pos="6166"/>
          <w:tab w:val="left" w:pos="6727"/>
          <w:tab w:val="left" w:pos="7288"/>
          <w:tab w:val="left" w:pos="7848"/>
          <w:tab w:val="left" w:pos="8409"/>
          <w:tab w:val="left" w:pos="8970"/>
          <w:tab w:val="left" w:pos="9530"/>
          <w:tab w:val="left" w:pos="10091"/>
          <w:tab w:val="left" w:pos="10651"/>
          <w:tab w:val="left" w:pos="11212"/>
          <w:tab w:val="left" w:pos="11773"/>
          <w:tab w:val="left" w:pos="12333"/>
          <w:tab w:val="left" w:pos="12894"/>
          <w:tab w:val="left" w:pos="13455"/>
          <w:tab w:val="left" w:pos="14015"/>
          <w:tab w:val="left" w:pos="14576"/>
          <w:tab w:val="left" w:pos="15136"/>
          <w:tab w:val="left" w:pos="15697"/>
          <w:tab w:val="left" w:pos="16258"/>
          <w:tab w:val="left" w:pos="16818"/>
          <w:tab w:val="left" w:pos="17379"/>
          <w:tab w:val="left" w:pos="17940"/>
          <w:tab w:val="left" w:pos="18500"/>
          <w:tab w:val="left" w:pos="19061"/>
          <w:tab w:val="left" w:pos="19621"/>
          <w:tab w:val="left" w:pos="20182"/>
          <w:tab w:val="left" w:pos="20743"/>
          <w:tab w:val="left" w:pos="21303"/>
          <w:tab w:val="left" w:pos="21864"/>
          <w:tab w:val="left" w:pos="22425"/>
          <w:tab w:val="left" w:pos="22985"/>
          <w:tab w:val="left" w:pos="23546"/>
          <w:tab w:val="left" w:pos="24106"/>
          <w:tab w:val="left" w:pos="24667"/>
          <w:tab w:val="left" w:pos="25228"/>
          <w:tab w:val="left" w:pos="25788"/>
          <w:tab w:val="left" w:pos="26349"/>
          <w:tab w:val="left" w:pos="26910"/>
          <w:tab w:val="left" w:pos="27470"/>
          <w:tab w:val="left" w:pos="28031"/>
          <w:tab w:val="left" w:pos="28591"/>
          <w:tab w:val="left" w:pos="29152"/>
          <w:tab w:val="left" w:pos="29713"/>
          <w:tab w:val="left" w:pos="30273"/>
          <w:tab w:val="left" w:pos="30834"/>
          <w:tab w:val="left" w:pos="31395"/>
        </w:tabs>
        <w:autoSpaceDE w:val="0"/>
        <w:autoSpaceDN w:val="0"/>
        <w:adjustRightInd w:val="0"/>
        <w:rPr>
          <w:color w:val="000000"/>
        </w:rPr>
      </w:pPr>
      <w:r w:rsidRPr="00681095">
        <w:rPr>
          <w:color w:val="000000"/>
        </w:rPr>
        <w:t>No potential conflicts of interest were disclosed by the other authors.</w:t>
      </w:r>
    </w:p>
    <w:p w14:paraId="38F8DE5D" w14:textId="3E777086" w:rsidR="00262515" w:rsidRPr="00362C42" w:rsidRDefault="00262515" w:rsidP="00FD2AD0">
      <w:pPr>
        <w:rPr>
          <w:b/>
        </w:rPr>
      </w:pPr>
    </w:p>
    <w:p w14:paraId="07249D40" w14:textId="249B3294" w:rsidR="00262515" w:rsidRPr="00362C42" w:rsidRDefault="00262515" w:rsidP="00FD2AD0">
      <w:pPr>
        <w:rPr>
          <w:b/>
        </w:rPr>
      </w:pPr>
      <w:r w:rsidRPr="00362C42">
        <w:rPr>
          <w:b/>
        </w:rPr>
        <w:t>Figure Legends</w:t>
      </w:r>
    </w:p>
    <w:p w14:paraId="70F01030" w14:textId="17903394" w:rsidR="00262515" w:rsidRDefault="00262515" w:rsidP="00FD2AD0">
      <w:pPr>
        <w:rPr>
          <w:b/>
        </w:rPr>
      </w:pPr>
    </w:p>
    <w:p w14:paraId="1217816C" w14:textId="69A3F129" w:rsidR="00451E84" w:rsidRPr="00D64FBB" w:rsidRDefault="00451E84" w:rsidP="00FD2AD0">
      <w:pPr>
        <w:rPr>
          <w:b/>
        </w:rPr>
      </w:pPr>
      <w:r>
        <w:rPr>
          <w:b/>
        </w:rPr>
        <w:t xml:space="preserve">Figure 1. </w:t>
      </w:r>
      <w:r w:rsidR="00941C63">
        <w:rPr>
          <w:b/>
        </w:rPr>
        <w:t>A</w:t>
      </w:r>
      <w:r w:rsidR="0041438F">
        <w:rPr>
          <w:b/>
        </w:rPr>
        <w:t>n overview of the</w:t>
      </w:r>
      <w:r w:rsidR="00941C63">
        <w:rPr>
          <w:b/>
        </w:rPr>
        <w:t xml:space="preserve"> strategy to i</w:t>
      </w:r>
      <w:r w:rsidR="00D64FBB">
        <w:rPr>
          <w:b/>
        </w:rPr>
        <w:t xml:space="preserve">dentify modules of effector </w:t>
      </w:r>
      <w:r w:rsidR="0034154A">
        <w:rPr>
          <w:b/>
        </w:rPr>
        <w:t xml:space="preserve">T cell </w:t>
      </w:r>
      <w:r w:rsidR="00D64FBB">
        <w:rPr>
          <w:b/>
        </w:rPr>
        <w:t>cytolytic activity (ECA). a,</w:t>
      </w:r>
      <w:r>
        <w:rPr>
          <w:b/>
        </w:rPr>
        <w:t xml:space="preserve"> </w:t>
      </w:r>
      <w:r w:rsidRPr="00451E84">
        <w:t xml:space="preserve">Work flow of our strategy to develop </w:t>
      </w:r>
      <w:r w:rsidR="0034154A">
        <w:t xml:space="preserve">ECA </w:t>
      </w:r>
      <w:r w:rsidRPr="00451E84">
        <w:t>modules</w:t>
      </w:r>
      <w:r>
        <w:rPr>
          <w:b/>
        </w:rPr>
        <w:t>. b</w:t>
      </w:r>
      <w:r w:rsidR="00D64FBB">
        <w:rPr>
          <w:b/>
        </w:rPr>
        <w:t>,</w:t>
      </w:r>
      <w:r>
        <w:rPr>
          <w:b/>
        </w:rPr>
        <w:t xml:space="preserve"> </w:t>
      </w:r>
      <w:r w:rsidR="001D13D0">
        <w:t xml:space="preserve">Gene expression data subset derived from </w:t>
      </w:r>
      <w:r w:rsidR="00010E8F">
        <w:t>human primary triple negative breast cancer single-cell RNA-</w:t>
      </w:r>
      <w:proofErr w:type="spellStart"/>
      <w:r w:rsidR="00010E8F">
        <w:t>seq</w:t>
      </w:r>
      <w:proofErr w:type="spellEnd"/>
      <w:r w:rsidR="00010E8F">
        <w:t xml:space="preserve"> dataset </w:t>
      </w:r>
      <w:r w:rsidR="00D64FBB">
        <w:t xml:space="preserve">based on T cell cytolytic enrichment scores. Two groups, ECA ‘High’ (N = 495) and ECA ‘Low’ (N = 426), were identified based on the average enrichment scores of </w:t>
      </w:r>
      <w:r w:rsidR="00D64FBB" w:rsidRPr="00451E84">
        <w:t xml:space="preserve">T cell cytolytic activity </w:t>
      </w:r>
      <w:r w:rsidR="00D64FBB">
        <w:t xml:space="preserve">(as defined by GZMA and PRF1 genes). Spectral decomposition followed by Jackstraw analyses helped identify eight functional modules. </w:t>
      </w:r>
      <w:r w:rsidR="00D64FBB" w:rsidRPr="00D64FBB">
        <w:rPr>
          <w:b/>
        </w:rPr>
        <w:t>c</w:t>
      </w:r>
      <w:r w:rsidR="00D64FBB">
        <w:t xml:space="preserve">, </w:t>
      </w:r>
      <w:r w:rsidR="001D0D8E">
        <w:t xml:space="preserve">An </w:t>
      </w:r>
      <w:r w:rsidR="00D64FBB">
        <w:t>illustrati</w:t>
      </w:r>
      <w:r w:rsidR="001D0D8E">
        <w:t>on of</w:t>
      </w:r>
      <w:r w:rsidR="00D64FBB">
        <w:t xml:space="preserve"> gene overlap among all eight modules. </w:t>
      </w:r>
      <w:r w:rsidR="00D64FBB" w:rsidRPr="00634DA2">
        <w:rPr>
          <w:b/>
        </w:rPr>
        <w:t>d</w:t>
      </w:r>
      <w:r w:rsidR="00D64FBB">
        <w:t xml:space="preserve">, </w:t>
      </w:r>
      <w:r w:rsidR="00634DA2">
        <w:t xml:space="preserve">2-D scattered plot showing ECA ‘High’ and ‘Low’ groups, visualized here as a t-SNE map. Samples in red are in ECA ‘High’ group while samples in blue are in ECA ‘Low’ group. Feature plots demonstrating expression of some key immune-related genes. Dark blue points represent </w:t>
      </w:r>
      <w:r w:rsidR="00010E8F">
        <w:t>a</w:t>
      </w:r>
      <w:r w:rsidR="009F07F8">
        <w:t xml:space="preserve"> relative </w:t>
      </w:r>
      <w:r w:rsidR="00634DA2">
        <w:t xml:space="preserve">over-expression of that specific gene. </w:t>
      </w:r>
    </w:p>
    <w:p w14:paraId="49D627C8" w14:textId="2948D119" w:rsidR="00A42F47" w:rsidRDefault="00A42F47" w:rsidP="00FD2AD0">
      <w:pPr>
        <w:rPr>
          <w:b/>
        </w:rPr>
      </w:pPr>
    </w:p>
    <w:p w14:paraId="698A73F0" w14:textId="2F6E4ED6" w:rsidR="00941C63" w:rsidRDefault="00941C63" w:rsidP="0034154A">
      <w:r>
        <w:rPr>
          <w:b/>
        </w:rPr>
        <w:t xml:space="preserve">Figure 2. </w:t>
      </w:r>
      <w:r w:rsidR="00CF2AF1">
        <w:rPr>
          <w:b/>
        </w:rPr>
        <w:t>ECA m</w:t>
      </w:r>
      <w:r w:rsidR="0034154A">
        <w:rPr>
          <w:b/>
        </w:rPr>
        <w:t>odule characterization and their prognostic value in multiple solid tumors. a</w:t>
      </w:r>
      <w:r w:rsidR="0034154A">
        <w:t>,</w:t>
      </w:r>
      <w:r w:rsidR="0034154A" w:rsidRPr="0034154A">
        <w:rPr>
          <w:b/>
        </w:rPr>
        <w:t xml:space="preserve"> </w:t>
      </w:r>
      <w:r w:rsidR="00CF2AF1">
        <w:t>An</w:t>
      </w:r>
      <w:r w:rsidR="0034154A" w:rsidRPr="0034154A">
        <w:t xml:space="preserve"> illustrati</w:t>
      </w:r>
      <w:r w:rsidR="00CF2AF1">
        <w:t xml:space="preserve">on of </w:t>
      </w:r>
      <w:r w:rsidR="0034154A" w:rsidRPr="0034154A">
        <w:t xml:space="preserve">gene overlap between various immune-related gene expression-based signatures and our </w:t>
      </w:r>
      <w:r w:rsidR="00CF2AF1">
        <w:t xml:space="preserve">functional ECA </w:t>
      </w:r>
      <w:r w:rsidR="0034154A" w:rsidRPr="0034154A">
        <w:t xml:space="preserve">modules. </w:t>
      </w:r>
      <w:r w:rsidR="003F2A47" w:rsidRPr="003F2A47">
        <w:rPr>
          <w:b/>
        </w:rPr>
        <w:t>b</w:t>
      </w:r>
      <w:r w:rsidR="00CF2AF1">
        <w:t xml:space="preserve">, Plot showing prognostic significance of each module in various solid tumors. Each module was used to develop a Random Forest classifier and each such classifier was then prognosticated in several tumor types. </w:t>
      </w:r>
      <w:r w:rsidR="00932FC8">
        <w:t>A blue bar indicate</w:t>
      </w:r>
      <w:r w:rsidR="003F2A47">
        <w:t>s</w:t>
      </w:r>
      <w:r w:rsidR="00932FC8">
        <w:t xml:space="preserve"> a positive association between ECA module and favorable prognosis (usually, progression-free survival). It means that an enriched ECA module may result in a </w:t>
      </w:r>
      <w:r w:rsidR="003F2A47">
        <w:t>favorable</w:t>
      </w:r>
      <w:r w:rsidR="00932FC8">
        <w:t xml:space="preserve"> prognostic outcome. On the other hand, a red bar indicated negative association between ECA module and favorable prognosis</w:t>
      </w:r>
      <w:r w:rsidR="003F2A47">
        <w:t xml:space="preserve"> i.e. a</w:t>
      </w:r>
      <w:r w:rsidR="00932FC8">
        <w:t xml:space="preserve">n enriched ECA module may not result in a </w:t>
      </w:r>
      <w:r w:rsidR="003F2A47">
        <w:t>favorable</w:t>
      </w:r>
      <w:r w:rsidR="00932FC8">
        <w:t xml:space="preserve"> prognostic outcome. </w:t>
      </w:r>
      <w:r w:rsidR="003F2A47">
        <w:t xml:space="preserve">A white bar indicates no association between ECA module and patient survival. </w:t>
      </w:r>
      <w:r w:rsidR="00697120">
        <w:t xml:space="preserve">In the case of dataset GSE91061 (CA209-038 study), our modules are predictive of response to immunotherapeutic agent (white box with lines) </w:t>
      </w:r>
      <w:r w:rsidR="00425632">
        <w:t xml:space="preserve">or </w:t>
      </w:r>
      <w:r w:rsidR="00697120">
        <w:t xml:space="preserve">associated with patient progression-free survival (blue box) or both (blue box with lines). </w:t>
      </w:r>
    </w:p>
    <w:p w14:paraId="2F807688" w14:textId="6E5006E3" w:rsidR="00C97A8D" w:rsidRDefault="00C97A8D" w:rsidP="0034154A"/>
    <w:p w14:paraId="336DF599" w14:textId="4CEE5CFB" w:rsidR="00522FE0" w:rsidRDefault="00C97A8D" w:rsidP="0034154A">
      <w:r w:rsidRPr="00A6103B">
        <w:rPr>
          <w:b/>
        </w:rPr>
        <w:t>Figure 3.</w:t>
      </w:r>
      <w:r>
        <w:t xml:space="preserve"> </w:t>
      </w:r>
      <w:r w:rsidR="00425632" w:rsidRPr="00425632">
        <w:rPr>
          <w:b/>
        </w:rPr>
        <w:t>An example of</w:t>
      </w:r>
      <w:r w:rsidR="00425632">
        <w:t xml:space="preserve"> </w:t>
      </w:r>
      <w:r w:rsidR="00425632">
        <w:rPr>
          <w:b/>
        </w:rPr>
        <w:t>s</w:t>
      </w:r>
      <w:r w:rsidRPr="00A167D2">
        <w:rPr>
          <w:b/>
        </w:rPr>
        <w:t xml:space="preserve">uperior prognostic ability of </w:t>
      </w:r>
      <w:r w:rsidR="00425632">
        <w:rPr>
          <w:b/>
        </w:rPr>
        <w:t xml:space="preserve">a prognostic </w:t>
      </w:r>
      <w:r w:rsidRPr="00A167D2">
        <w:rPr>
          <w:b/>
        </w:rPr>
        <w:t xml:space="preserve">ECA module </w:t>
      </w:r>
      <w:r w:rsidR="00425632">
        <w:rPr>
          <w:b/>
        </w:rPr>
        <w:t xml:space="preserve">(MOD5) </w:t>
      </w:r>
      <w:r w:rsidRPr="00A167D2">
        <w:rPr>
          <w:b/>
        </w:rPr>
        <w:t>in triple negative breast adenocarcinomas.</w:t>
      </w:r>
      <w:r>
        <w:t xml:space="preserve"> </w:t>
      </w:r>
      <w:proofErr w:type="spellStart"/>
      <w:proofErr w:type="gramStart"/>
      <w:r w:rsidR="00A6103B" w:rsidRPr="00A6103B">
        <w:rPr>
          <w:b/>
        </w:rPr>
        <w:t>a,b</w:t>
      </w:r>
      <w:proofErr w:type="spellEnd"/>
      <w:proofErr w:type="gramEnd"/>
      <w:r w:rsidR="00A6103B" w:rsidRPr="00A6103B">
        <w:rPr>
          <w:b/>
        </w:rPr>
        <w:t>,</w:t>
      </w:r>
      <w:r w:rsidR="00A6103B">
        <w:t xml:space="preserve">  Left panels show Kaplan-Mei</w:t>
      </w:r>
      <w:r w:rsidR="00B468F9">
        <w:t>e</w:t>
      </w:r>
      <w:r w:rsidR="00A6103B">
        <w:t>r survival curves for progression-free survival in TCGA</w:t>
      </w:r>
      <w:r w:rsidR="008C7296">
        <w:t xml:space="preserve"> </w:t>
      </w:r>
      <w:r w:rsidR="007229C1">
        <w:t xml:space="preserve">and </w:t>
      </w:r>
      <w:r w:rsidR="00A6103B">
        <w:t xml:space="preserve">(N=150) and METABRIC (N=320) datasets, respectively. </w:t>
      </w:r>
      <w:r w:rsidR="00B468F9">
        <w:t>Middle panels show Kaplan-Meier survival curves for overall survival</w:t>
      </w:r>
      <w:r w:rsidR="00E05D8E">
        <w:t xml:space="preserve"> in the same datasets. Right panels are </w:t>
      </w:r>
      <w:proofErr w:type="spellStart"/>
      <w:r w:rsidR="00A42D13">
        <w:t>barplots</w:t>
      </w:r>
      <w:proofErr w:type="spellEnd"/>
      <w:r w:rsidR="00E05D8E">
        <w:t xml:space="preserve"> (with standard error) of log</w:t>
      </w:r>
      <w:r w:rsidR="00E05D8E" w:rsidRPr="00EC13E7">
        <w:rPr>
          <w:vertAlign w:val="subscript"/>
        </w:rPr>
        <w:t>2</w:t>
      </w:r>
      <w:r w:rsidR="00E05D8E">
        <w:t xml:space="preserve"> gene expression </w:t>
      </w:r>
      <w:r w:rsidR="00AA1191">
        <w:t xml:space="preserve">of the top genes in the </w:t>
      </w:r>
      <w:r w:rsidR="00425632">
        <w:t xml:space="preserve">Random Forest (RF) </w:t>
      </w:r>
      <w:r w:rsidR="007506BB">
        <w:t xml:space="preserve">prediction </w:t>
      </w:r>
      <w:r w:rsidR="00AA1191">
        <w:t xml:space="preserve">model </w:t>
      </w:r>
      <w:r w:rsidR="00E56A21">
        <w:t>in each sub</w:t>
      </w:r>
      <w:r w:rsidR="004D7D54">
        <w:t>type</w:t>
      </w:r>
      <w:r w:rsidR="00E56A21">
        <w:t xml:space="preserve"> of breast cancer</w:t>
      </w:r>
      <w:r w:rsidR="00425632">
        <w:t xml:space="preserve">. </w:t>
      </w:r>
      <w:r w:rsidR="00FB5459">
        <w:t xml:space="preserve">Statistical analysis was performed using one-way analysis of variance. </w:t>
      </w:r>
      <w:r w:rsidR="00425632" w:rsidRPr="00425632">
        <w:rPr>
          <w:b/>
        </w:rPr>
        <w:t>c,</w:t>
      </w:r>
      <w:r w:rsidR="00425632">
        <w:t xml:space="preserve"> </w:t>
      </w:r>
      <w:proofErr w:type="gramStart"/>
      <w:r w:rsidR="00425632">
        <w:t>Diverging</w:t>
      </w:r>
      <w:proofErr w:type="gramEnd"/>
      <w:r w:rsidR="00425632">
        <w:t xml:space="preserve"> </w:t>
      </w:r>
      <w:proofErr w:type="spellStart"/>
      <w:r w:rsidR="00425632">
        <w:t>barplot</w:t>
      </w:r>
      <w:proofErr w:type="spellEnd"/>
      <w:r w:rsidR="00425632">
        <w:t xml:space="preserve"> indicating relative gene expression levels of top genes in the RF model. The length of each bar denotes log</w:t>
      </w:r>
      <w:r w:rsidR="00425632" w:rsidRPr="00425632">
        <w:rPr>
          <w:vertAlign w:val="subscript"/>
        </w:rPr>
        <w:t>2</w:t>
      </w:r>
      <w:r w:rsidR="00425632">
        <w:t xml:space="preserve"> fold-change values. </w:t>
      </w:r>
      <w:r w:rsidR="00425632" w:rsidRPr="005C37ED">
        <w:rPr>
          <w:b/>
        </w:rPr>
        <w:t>d,</w:t>
      </w:r>
      <w:r w:rsidR="00425632">
        <w:t xml:space="preserve"> </w:t>
      </w:r>
      <w:r w:rsidR="00522FE0">
        <w:t>Volcano-plot of the differentially expressed genes between predicted ECA ‘High’ and ECA ‘Low’</w:t>
      </w:r>
      <w:r w:rsidR="005465BF">
        <w:t xml:space="preserve"> groups. </w:t>
      </w:r>
      <w:r w:rsidR="009061F0">
        <w:t>Vertical axis represents -log</w:t>
      </w:r>
      <w:r w:rsidR="009061F0" w:rsidRPr="00C814C6">
        <w:rPr>
          <w:vertAlign w:val="subscript"/>
        </w:rPr>
        <w:t>10</w:t>
      </w:r>
      <w:r w:rsidR="009061F0">
        <w:t xml:space="preserve"> p-values and the horizontal axis represents </w:t>
      </w:r>
      <w:r w:rsidR="00C814C6">
        <w:t>log</w:t>
      </w:r>
      <w:r w:rsidR="00C814C6" w:rsidRPr="00C814C6">
        <w:rPr>
          <w:vertAlign w:val="subscript"/>
        </w:rPr>
        <w:t>2</w:t>
      </w:r>
      <w:r w:rsidR="00C814C6">
        <w:t xml:space="preserve"> fold change in gene expression. </w:t>
      </w:r>
      <w:r w:rsidR="00BA7F56" w:rsidRPr="005C37ED">
        <w:rPr>
          <w:b/>
        </w:rPr>
        <w:t>e,</w:t>
      </w:r>
      <w:r w:rsidR="00BA7F56">
        <w:t xml:space="preserve"> </w:t>
      </w:r>
      <w:proofErr w:type="spellStart"/>
      <w:r w:rsidR="00BA7F56">
        <w:t>Barplots</w:t>
      </w:r>
      <w:proofErr w:type="spellEnd"/>
      <w:r w:rsidR="00BA7F56">
        <w:t xml:space="preserve"> (with standard error) of log</w:t>
      </w:r>
      <w:r w:rsidR="00BA7F56" w:rsidRPr="00EC13E7">
        <w:rPr>
          <w:vertAlign w:val="subscript"/>
        </w:rPr>
        <w:t>2</w:t>
      </w:r>
      <w:r w:rsidR="00BA7F56">
        <w:t xml:space="preserve"> gene expression of the top genes in the Random Forest (RF) </w:t>
      </w:r>
      <w:r w:rsidR="007506BB">
        <w:t xml:space="preserve">prediction </w:t>
      </w:r>
      <w:r w:rsidR="00BA7F56">
        <w:t xml:space="preserve">model in GSE26304 (N = 114) composed of </w:t>
      </w:r>
      <w:r w:rsidR="00BA7F56">
        <w:lastRenderedPageBreak/>
        <w:t xml:space="preserve">patients with ductal carcinoma </w:t>
      </w:r>
      <w:r w:rsidR="00BA7F56" w:rsidRPr="00007D9F">
        <w:rPr>
          <w:i/>
        </w:rPr>
        <w:t>in situ</w:t>
      </w:r>
      <w:r w:rsidR="00BA7F56">
        <w:t xml:space="preserve"> (DCIS</w:t>
      </w:r>
      <w:r w:rsidR="00007D9F">
        <w:t>; N = 31</w:t>
      </w:r>
      <w:r w:rsidR="00BA7F56">
        <w:t>), mixed DCIS and invasive breast adenocarcinoma</w:t>
      </w:r>
      <w:r w:rsidR="00007D9F">
        <w:t xml:space="preserve"> (IDC; N = 77)</w:t>
      </w:r>
      <w:r w:rsidR="00BA7F56">
        <w:t xml:space="preserve">. Some normal samples were also identified in this dataset. </w:t>
      </w:r>
      <w:r w:rsidR="00FB5459">
        <w:t xml:space="preserve">Statistical analysis was performed using one-way analysis of variance. </w:t>
      </w:r>
    </w:p>
    <w:p w14:paraId="041FA7EA" w14:textId="0CA9A447" w:rsidR="00A42F47" w:rsidRDefault="00A42F47" w:rsidP="00FD2AD0">
      <w:pPr>
        <w:rPr>
          <w:b/>
        </w:rPr>
      </w:pPr>
    </w:p>
    <w:p w14:paraId="7B771CE9" w14:textId="4E668B44" w:rsidR="00491401" w:rsidRPr="005C37ED" w:rsidRDefault="00425632" w:rsidP="00FD2AD0">
      <w:r>
        <w:rPr>
          <w:b/>
        </w:rPr>
        <w:t xml:space="preserve">Figure 4. </w:t>
      </w:r>
      <w:r w:rsidR="005C37ED">
        <w:rPr>
          <w:b/>
        </w:rPr>
        <w:t>Prognostic and predictive module of cancer immunotherapy</w:t>
      </w:r>
      <w:r w:rsidR="00491401">
        <w:rPr>
          <w:b/>
        </w:rPr>
        <w:t xml:space="preserve"> in patients with advanced</w:t>
      </w:r>
      <w:r w:rsidR="00B340B5">
        <w:rPr>
          <w:b/>
        </w:rPr>
        <w:t xml:space="preserve"> </w:t>
      </w:r>
      <w:r w:rsidR="00491401">
        <w:rPr>
          <w:b/>
        </w:rPr>
        <w:t>melanoma</w:t>
      </w:r>
      <w:r w:rsidR="005C37ED">
        <w:rPr>
          <w:b/>
        </w:rPr>
        <w:t>. a,</w:t>
      </w:r>
      <w:r w:rsidR="00422A04">
        <w:rPr>
          <w:b/>
        </w:rPr>
        <w:t xml:space="preserve"> </w:t>
      </w:r>
      <w:proofErr w:type="gramStart"/>
      <w:r w:rsidR="0088157F">
        <w:t>Diverging</w:t>
      </w:r>
      <w:proofErr w:type="gramEnd"/>
      <w:r w:rsidR="0088157F">
        <w:t xml:space="preserve"> </w:t>
      </w:r>
      <w:proofErr w:type="spellStart"/>
      <w:r w:rsidR="0088157F">
        <w:t>barplot</w:t>
      </w:r>
      <w:proofErr w:type="spellEnd"/>
      <w:r w:rsidR="0088157F">
        <w:t xml:space="preserve"> indicating relative gene expression levels of top genes in the RF model generated from ECA MOD1 within predicted ECA ‘High’ and ‘Low’ groups of patients</w:t>
      </w:r>
      <w:r w:rsidR="00491401">
        <w:t xml:space="preserve"> from GSE91066 dataset</w:t>
      </w:r>
      <w:r w:rsidR="0088157F">
        <w:t>. The length of each bar denotes log</w:t>
      </w:r>
      <w:r w:rsidR="0088157F" w:rsidRPr="00425632">
        <w:rPr>
          <w:vertAlign w:val="subscript"/>
        </w:rPr>
        <w:t>2</w:t>
      </w:r>
      <w:r w:rsidR="0088157F">
        <w:t xml:space="preserve"> fold-change values. </w:t>
      </w:r>
      <w:r w:rsidR="0088157F" w:rsidRPr="00AE58EB">
        <w:rPr>
          <w:b/>
        </w:rPr>
        <w:t>b,</w:t>
      </w:r>
      <w:r w:rsidR="0088157F">
        <w:t xml:space="preserve"> </w:t>
      </w:r>
      <w:r w:rsidR="00491401">
        <w:t>Progression-free survival for cases that were stratified into ECA ‘High’ and ‘Low’ with a log-rank test p-value of 0.029.</w:t>
      </w:r>
      <w:r w:rsidR="00B340B5">
        <w:t xml:space="preserve"> </w:t>
      </w:r>
      <w:r w:rsidR="00B340B5" w:rsidRPr="00FB5459">
        <w:rPr>
          <w:b/>
        </w:rPr>
        <w:t>c,</w:t>
      </w:r>
      <w:r w:rsidR="00B340B5">
        <w:t xml:space="preserve"> </w:t>
      </w:r>
      <w:proofErr w:type="spellStart"/>
      <w:r w:rsidR="00B340B5">
        <w:t>Barplots</w:t>
      </w:r>
      <w:proofErr w:type="spellEnd"/>
      <w:r w:rsidR="00B340B5">
        <w:t xml:space="preserve"> showing pre-therapy baseline gene expression levels of top 50 genes from the RF model in responders (N = 10) and non-responders (N = 41). </w:t>
      </w:r>
      <w:r w:rsidR="00FB5459">
        <w:t>Statistical analysis was performed with t-test.</w:t>
      </w:r>
      <w:r w:rsidR="00D11E95">
        <w:t xml:space="preserve"> </w:t>
      </w:r>
      <w:r w:rsidR="00894751" w:rsidRPr="006B0FC1">
        <w:rPr>
          <w:b/>
        </w:rPr>
        <w:t>d,</w:t>
      </w:r>
      <w:r w:rsidR="00894751">
        <w:t xml:space="preserve"> Top panel shows ROC curve for all the patients (N = 51) using their predicted </w:t>
      </w:r>
      <w:r w:rsidR="006B0FC1">
        <w:t xml:space="preserve">ECA </w:t>
      </w:r>
      <w:r w:rsidR="00894751">
        <w:t>values</w:t>
      </w:r>
      <w:r w:rsidR="006B0FC1">
        <w:t xml:space="preserve">. Non-responders are expected to have ECA ‘Low’ enrichment while responders to be enriched for ECA ‘High’. Area under the curve (AUC) = 0.73 (95% CI – 0.56-0.9). Bottom panel shows ROC curve of patients previously exposed to ipilimumab (N = 26). Of these patients, all responders (N = 4) are enriched for ECA ‘High’. AUC = 0.88 (95% CI – 0.73-1). </w:t>
      </w:r>
      <w:r w:rsidR="006B0FC1" w:rsidRPr="00D81BA9">
        <w:rPr>
          <w:b/>
        </w:rPr>
        <w:t>e,</w:t>
      </w:r>
      <w:r w:rsidR="006B0FC1">
        <w:t xml:space="preserve"> Heatmap showing </w:t>
      </w:r>
      <w:r w:rsidR="00D81BA9">
        <w:t>average</w:t>
      </w:r>
      <w:r w:rsidR="006B0FC1">
        <w:t xml:space="preserve"> expression levels of top 50 genes from the RF model </w:t>
      </w:r>
      <w:r w:rsidR="00D81BA9">
        <w:t xml:space="preserve">in patients </w:t>
      </w:r>
      <w:r w:rsidR="006B0FC1">
        <w:t>before and after treatment with Nivolumab. Two cohorts of patients are shown separately – one set of patients are ipilimumab naïve patients (</w:t>
      </w:r>
      <w:r w:rsidR="007F5333">
        <w:t xml:space="preserve">NIV3-NAÏVE; </w:t>
      </w:r>
      <w:r w:rsidR="006B0FC1">
        <w:t>N = 25) and the second set of patients were previously treated with ipilimumab</w:t>
      </w:r>
      <w:r w:rsidR="00685DD6">
        <w:t xml:space="preserve"> (</w:t>
      </w:r>
      <w:r w:rsidR="007F5333">
        <w:t xml:space="preserve">NIV3-PROG; </w:t>
      </w:r>
      <w:r w:rsidR="00685DD6">
        <w:t xml:space="preserve">N = 26). </w:t>
      </w:r>
      <w:r w:rsidR="00D81BA9">
        <w:t xml:space="preserve">Red indicates high expression and blue indicates low expression of genes. </w:t>
      </w:r>
      <w:r w:rsidR="00D81BA9" w:rsidRPr="00D81BA9">
        <w:rPr>
          <w:b/>
        </w:rPr>
        <w:t>f,</w:t>
      </w:r>
      <w:r w:rsidR="00D81BA9">
        <w:t xml:space="preserve"> </w:t>
      </w:r>
      <w:proofErr w:type="spellStart"/>
      <w:r w:rsidR="00D81BA9">
        <w:t>Barplots</w:t>
      </w:r>
      <w:proofErr w:type="spellEnd"/>
      <w:r w:rsidR="00D81BA9">
        <w:t xml:space="preserve"> showing </w:t>
      </w:r>
      <w:r w:rsidR="007F5333">
        <w:t>gene expression levels of top 50 genes from the RF model</w:t>
      </w:r>
      <w:r w:rsidR="00B61EEB">
        <w:t xml:space="preserve"> in responders and non-responders </w:t>
      </w:r>
      <w:r w:rsidR="007F5333">
        <w:t>by treatment cohort</w:t>
      </w:r>
      <w:r w:rsidR="00B61EEB">
        <w:t>. Statistical analysis was done using t-test.</w:t>
      </w:r>
    </w:p>
    <w:p w14:paraId="44AB9142" w14:textId="77777777" w:rsidR="00A42F47" w:rsidRPr="00362C42" w:rsidRDefault="00A42F47" w:rsidP="00FD2AD0">
      <w:pPr>
        <w:rPr>
          <w:b/>
        </w:rPr>
      </w:pPr>
    </w:p>
    <w:p w14:paraId="7BA3FFBC" w14:textId="004FFC57" w:rsidR="00262515" w:rsidRPr="00362C42" w:rsidRDefault="003D3BED" w:rsidP="00FD2AD0">
      <w:pPr>
        <w:rPr>
          <w:b/>
        </w:rPr>
      </w:pPr>
      <w:r w:rsidRPr="00362C42">
        <w:rPr>
          <w:b/>
        </w:rPr>
        <w:t>Methods</w:t>
      </w:r>
    </w:p>
    <w:p w14:paraId="77B89F52" w14:textId="00C50966" w:rsidR="003D3BED" w:rsidRPr="00362C42" w:rsidRDefault="003D3BED" w:rsidP="00FD2AD0">
      <w:pPr>
        <w:rPr>
          <w:b/>
        </w:rPr>
      </w:pPr>
    </w:p>
    <w:p w14:paraId="2206443B" w14:textId="427B2068" w:rsidR="003D3BED" w:rsidRDefault="00FF6B99" w:rsidP="00FD2AD0">
      <w:pPr>
        <w:rPr>
          <w:b/>
        </w:rPr>
      </w:pPr>
      <w:r>
        <w:rPr>
          <w:b/>
        </w:rPr>
        <w:t xml:space="preserve">Processing </w:t>
      </w:r>
      <w:r w:rsidR="00C72EFF">
        <w:rPr>
          <w:b/>
        </w:rPr>
        <w:t>s</w:t>
      </w:r>
      <w:r>
        <w:rPr>
          <w:b/>
        </w:rPr>
        <w:t>ingle-cell RNA-</w:t>
      </w:r>
      <w:proofErr w:type="spellStart"/>
      <w:r>
        <w:rPr>
          <w:b/>
        </w:rPr>
        <w:t>seq</w:t>
      </w:r>
      <w:proofErr w:type="spellEnd"/>
      <w:r>
        <w:rPr>
          <w:b/>
        </w:rPr>
        <w:t xml:space="preserve"> data</w:t>
      </w:r>
      <w:r w:rsidR="00C72EFF">
        <w:rPr>
          <w:b/>
        </w:rPr>
        <w:t>set</w:t>
      </w:r>
    </w:p>
    <w:p w14:paraId="572448AF" w14:textId="77777777" w:rsidR="00B24B5B" w:rsidRDefault="00B24B5B" w:rsidP="00FD2AD0">
      <w:pPr>
        <w:rPr>
          <w:b/>
        </w:rPr>
      </w:pPr>
    </w:p>
    <w:p w14:paraId="66950CB9" w14:textId="4BC46B08" w:rsidR="00ED1863" w:rsidRPr="00ED1863" w:rsidRDefault="00B24B5B" w:rsidP="00FD2AD0">
      <w:r>
        <w:t>Quantified</w:t>
      </w:r>
      <w:r w:rsidRPr="00B24B5B">
        <w:t xml:space="preserve"> </w:t>
      </w:r>
      <w:r>
        <w:t>unique molecular identifier (UMI) count data was accessed from Gene Expression Omnibus (GEO)</w:t>
      </w:r>
      <w:hyperlink w:anchor="_ENREF_26" w:tooltip="Edgar, 2002 #23" w:history="1">
        <w:r w:rsidR="000C5C70">
          <w:fldChar w:fldCharType="begin"/>
        </w:r>
        <w:r w:rsidR="000C5C70">
          <w:instrText xml:space="preserve"> ADDIN EN.CITE &lt;EndNote&gt;&lt;Cite&gt;&lt;Author&gt;Edgar&lt;/Author&gt;&lt;Year&gt;2002&lt;/Year&gt;&lt;RecNum&gt;23&lt;/RecNum&gt;&lt;DisplayText&gt;&lt;style face="superscript"&gt;26&lt;/style&gt;&lt;/DisplayText&gt;&lt;record&gt;&lt;rec-number&gt;23&lt;/rec-number&gt;&lt;foreign-keys&gt;&lt;key app="EN" db-id="99e2pwdttdrr04esxxlxst2je55pp2ddxzdt" timestamp="0"&gt;23&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record&gt;&lt;/Cite&gt;&lt;/EndNote&gt;</w:instrText>
        </w:r>
        <w:r w:rsidR="000C5C70">
          <w:fldChar w:fldCharType="separate"/>
        </w:r>
        <w:r w:rsidR="000C5C70" w:rsidRPr="007F4801">
          <w:rPr>
            <w:noProof/>
            <w:vertAlign w:val="superscript"/>
          </w:rPr>
          <w:t>26</w:t>
        </w:r>
        <w:r w:rsidR="000C5C70">
          <w:fldChar w:fldCharType="end"/>
        </w:r>
      </w:hyperlink>
      <w:r>
        <w:t xml:space="preserve"> repository under the accession number GSE110686. </w:t>
      </w:r>
      <w:r w:rsidR="00C84B86">
        <w:t>The Cell Ranger</w:t>
      </w:r>
      <w:r w:rsidR="00490B50">
        <w:t>™</w:t>
      </w:r>
      <w:r w:rsidR="00C84B86">
        <w:t xml:space="preserve"> </w:t>
      </w:r>
      <w:r w:rsidR="00490B50">
        <w:t>R kit</w:t>
      </w:r>
      <w:r w:rsidR="00C84B86">
        <w:t xml:space="preserve"> (version </w:t>
      </w:r>
      <w:r w:rsidR="007235DD">
        <w:t>2.0.0</w:t>
      </w:r>
      <w:r w:rsidR="00C84B86">
        <w:t>) provided by 10x</w:t>
      </w:r>
      <w:r w:rsidR="00283EF5">
        <w:t xml:space="preserve"> </w:t>
      </w:r>
      <w:r w:rsidR="00C84B86">
        <w:t>Genomics</w:t>
      </w:r>
      <w:r w:rsidR="00283EF5">
        <w:t>™</w:t>
      </w:r>
      <w:r w:rsidR="00C84B86">
        <w:t xml:space="preserve"> </w:t>
      </w:r>
      <w:r w:rsidR="00490B50">
        <w:t>was used to load processed data files. Transcript-level abundances of single-cell RNA-</w:t>
      </w:r>
      <w:proofErr w:type="spellStart"/>
      <w:r w:rsidR="00490B50">
        <w:t>seq</w:t>
      </w:r>
      <w:proofErr w:type="spellEnd"/>
      <w:r w:rsidR="00490B50">
        <w:t xml:space="preserve"> (</w:t>
      </w:r>
      <w:proofErr w:type="spellStart"/>
      <w:r w:rsidR="00490B50">
        <w:t>scRNA-seq</w:t>
      </w:r>
      <w:proofErr w:type="spellEnd"/>
      <w:r w:rsidR="00490B50">
        <w:t xml:space="preserve">) data were aggregated to gene-level counts using median </w:t>
      </w:r>
      <w:r w:rsidR="00B04ABA">
        <w:t xml:space="preserve">count </w:t>
      </w:r>
      <w:r w:rsidR="00490B50">
        <w:t>values</w:t>
      </w:r>
      <w:r w:rsidR="00D96673">
        <w:t xml:space="preserve"> resulting </w:t>
      </w:r>
      <w:r w:rsidR="00FC6D67">
        <w:t xml:space="preserve">in a gene expression matrix with </w:t>
      </w:r>
      <w:r w:rsidR="00D96673">
        <w:t>33,275 genes</w:t>
      </w:r>
      <w:r w:rsidR="00A7090B">
        <w:t xml:space="preserve"> and 6,311 samples</w:t>
      </w:r>
      <w:r w:rsidR="00D96673">
        <w:t xml:space="preserve">. </w:t>
      </w:r>
      <w:r w:rsidR="00B04ABA">
        <w:t xml:space="preserve">Gene-level UMI count matrix was further processed using the R package </w:t>
      </w:r>
      <w:r w:rsidR="00157B51">
        <w:t>‘</w:t>
      </w:r>
      <w:r w:rsidR="00863133">
        <w:t>M</w:t>
      </w:r>
      <w:r w:rsidR="00B04ABA">
        <w:t>onocle</w:t>
      </w:r>
      <w:r w:rsidR="00157B51">
        <w:t>’</w:t>
      </w:r>
      <w:r w:rsidR="000B1BF3">
        <w:rPr>
          <w:rFonts w:ascii="Helvetica" w:hAnsi="Helvetica" w:cs="Helvetica"/>
        </w:rPr>
        <w:t xml:space="preserve"> </w:t>
      </w:r>
      <w:r w:rsidR="00B04ABA">
        <w:t>(version 2.6.1)</w:t>
      </w:r>
      <w:r w:rsidR="00BE23BB">
        <w:t xml:space="preserve"> </w:t>
      </w:r>
      <w:hyperlink w:anchor="_ENREF_27" w:tooltip="Trapnell, 2014 #24" w:history="1">
        <w:r w:rsidR="000C5C70">
          <w:fldChar w:fldCharType="begin">
            <w:fldData xml:space="preserve">PEVuZE5vdGU+PENpdGU+PEF1dGhvcj5UcmFwbmVsbDwvQXV0aG9yPjxZZWFyPjIwMTQ8L1llYXI+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</w:fldData>
          </w:fldChar>
        </w:r>
        <w:r w:rsidR="000C5C70">
          <w:instrText xml:space="preserve"> ADDIN EN.CITE </w:instrText>
        </w:r>
        <w:r w:rsidR="000C5C70">
          <w:fldChar w:fldCharType="begin">
            <w:fldData xml:space="preserve">PEVuZE5vdGU+PENpdGU+PEF1dGhvcj5UcmFwbmVsbDwvQXV0aG9yPjxZZWFyPjIwMTQ8L1llYXI+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</w:fldData>
          </w:fldChar>
        </w:r>
        <w:r w:rsidR="000C5C70">
          <w:instrText xml:space="preserve"> ADDIN EN.CITE.DATA </w:instrText>
        </w:r>
        <w:r w:rsidR="000C5C70">
          <w:fldChar w:fldCharType="end"/>
        </w:r>
        <w:r w:rsidR="000C5C70">
          <w:fldChar w:fldCharType="separate"/>
        </w:r>
        <w:r w:rsidR="000C5C70" w:rsidRPr="007F4801">
          <w:rPr>
            <w:noProof/>
            <w:vertAlign w:val="superscript"/>
          </w:rPr>
          <w:t>27</w:t>
        </w:r>
        <w:r w:rsidR="000C5C70">
          <w:fldChar w:fldCharType="end"/>
        </w:r>
      </w:hyperlink>
      <w:r w:rsidR="00FC6D67">
        <w:t xml:space="preserve"> by assuming negative binomial distribution </w:t>
      </w:r>
      <w:r w:rsidR="005E0F77">
        <w:t>(</w:t>
      </w:r>
      <w:r w:rsidR="00FC6D67">
        <w:t>with fixed variance</w:t>
      </w:r>
      <w:r w:rsidR="005E0F77">
        <w:t>)</w:t>
      </w:r>
      <w:r w:rsidR="00FC6D67">
        <w:t xml:space="preserve">. As a quality control (QC) step, </w:t>
      </w:r>
      <w:r w:rsidR="005E0F77">
        <w:t xml:space="preserve">genes </w:t>
      </w:r>
      <w:r w:rsidR="00383400">
        <w:t xml:space="preserve">and cells </w:t>
      </w:r>
      <w:r w:rsidR="0019294B">
        <w:t xml:space="preserve">were filtered </w:t>
      </w:r>
      <w:r w:rsidR="005E0F77">
        <w:t xml:space="preserve">with </w:t>
      </w:r>
      <w:r w:rsidR="00383400">
        <w:t xml:space="preserve">a </w:t>
      </w:r>
      <w:r w:rsidR="0019294B">
        <w:t xml:space="preserve">global expression </w:t>
      </w:r>
      <w:r w:rsidR="00383400">
        <w:t>threshold</w:t>
      </w:r>
      <w:r w:rsidR="0019294B">
        <w:t xml:space="preserve"> of 0.1 (at least one count</w:t>
      </w:r>
      <w:r w:rsidR="00901544">
        <w:t xml:space="preserve"> of gene expression</w:t>
      </w:r>
      <w:r w:rsidR="0019294B">
        <w:t>)</w:t>
      </w:r>
      <w:r w:rsidR="00217A54">
        <w:t xml:space="preserve"> in </w:t>
      </w:r>
      <w:r w:rsidR="00901544">
        <w:t xml:space="preserve">at least ten </w:t>
      </w:r>
      <w:r w:rsidR="00A7090B">
        <w:t xml:space="preserve">expressing </w:t>
      </w:r>
      <w:r w:rsidR="00901544">
        <w:t>cells</w:t>
      </w:r>
      <w:r w:rsidR="00217A54">
        <w:t xml:space="preserve"> (Supplementary Fig. 1)</w:t>
      </w:r>
      <w:r w:rsidR="00A7090B">
        <w:t xml:space="preserve">. The resulting gene expression matrix (12,786 genes and 6,311 samples) was </w:t>
      </w:r>
      <w:r w:rsidR="00746818">
        <w:t xml:space="preserve">library size </w:t>
      </w:r>
      <w:r w:rsidR="0038386E">
        <w:t xml:space="preserve">normalized </w:t>
      </w:r>
      <w:r w:rsidR="005109F3">
        <w:t>and then</w:t>
      </w:r>
      <w:r w:rsidR="0038386E">
        <w:t xml:space="preserve"> </w:t>
      </w:r>
      <w:r w:rsidR="00A7090B">
        <w:t xml:space="preserve">variance stabilized transformed. </w:t>
      </w:r>
      <w:r w:rsidR="00217A54">
        <w:t xml:space="preserve">The variance stabilized data was used to compute single sample </w:t>
      </w:r>
      <w:r w:rsidR="00AB6FBD">
        <w:t xml:space="preserve">gene-set </w:t>
      </w:r>
      <w:r w:rsidR="00217A54">
        <w:t xml:space="preserve">enrichment </w:t>
      </w:r>
      <w:r w:rsidR="00AB6FBD">
        <w:t xml:space="preserve">analysis </w:t>
      </w:r>
      <w:r w:rsidR="00217A54">
        <w:t xml:space="preserve">scores </w:t>
      </w:r>
      <w:r w:rsidR="00AB6FBD">
        <w:t>(</w:t>
      </w:r>
      <w:proofErr w:type="spellStart"/>
      <w:r w:rsidR="00AB6FBD">
        <w:t>ssGSEA</w:t>
      </w:r>
      <w:proofErr w:type="spellEnd"/>
      <w:r w:rsidR="00AB6FBD">
        <w:t xml:space="preserve"> scores)</w:t>
      </w:r>
      <w:r w:rsidR="00217A54">
        <w:t xml:space="preserve"> </w:t>
      </w:r>
      <w:hyperlink w:anchor="_ENREF_28" w:tooltip="Barbie, 2009 #25" w:history="1">
        <w:r w:rsidR="000C5C70">
          <w:fldChar w:fldCharType="begin">
            <w:fldData xml:space="preserve">PEVuZE5vdGU+PENpdGU+PEF1dGhvcj5CYXJiaWU8L0F1dGhvcj48WWVhcj4yMDA5PC9ZZWFyPjxS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==
</w:fldData>
          </w:fldChar>
        </w:r>
        <w:r w:rsidR="000C5C70">
          <w:instrText xml:space="preserve"> ADDIN EN.CITE </w:instrText>
        </w:r>
        <w:r w:rsidR="000C5C70">
          <w:fldChar w:fldCharType="begin">
            <w:fldData xml:space="preserve">PEVuZE5vdGU+PENpdGU+PEF1dGhvcj5CYXJiaWU8L0F1dGhvcj48WWVhcj4yMDA5PC9ZZWFyPjxS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==
</w:fldData>
          </w:fldChar>
        </w:r>
        <w:r w:rsidR="000C5C70">
          <w:instrText xml:space="preserve"> ADDIN EN.CITE.DATA </w:instrText>
        </w:r>
        <w:r w:rsidR="000C5C70">
          <w:fldChar w:fldCharType="end"/>
        </w:r>
        <w:r w:rsidR="000C5C70">
          <w:fldChar w:fldCharType="separate"/>
        </w:r>
        <w:r w:rsidR="000C5C70" w:rsidRPr="007F4801">
          <w:rPr>
            <w:noProof/>
            <w:vertAlign w:val="superscript"/>
          </w:rPr>
          <w:t>28</w:t>
        </w:r>
        <w:r w:rsidR="000C5C70">
          <w:fldChar w:fldCharType="end"/>
        </w:r>
      </w:hyperlink>
      <w:r w:rsidR="00217A54">
        <w:t xml:space="preserve"> </w:t>
      </w:r>
      <w:r w:rsidR="00AB6FBD">
        <w:t xml:space="preserve">of all immune metagenes </w:t>
      </w:r>
      <w:r w:rsidR="00217A54">
        <w:t xml:space="preserve">using R package </w:t>
      </w:r>
      <w:r w:rsidR="00157B51">
        <w:t>‘</w:t>
      </w:r>
      <w:r w:rsidR="00217A54">
        <w:t>GSVA</w:t>
      </w:r>
      <w:r w:rsidR="00157B51">
        <w:t>’</w:t>
      </w:r>
      <w:r w:rsidR="00217A54">
        <w:t xml:space="preserve"> </w:t>
      </w:r>
      <w:r w:rsidR="00C24072">
        <w:t xml:space="preserve">(version </w:t>
      </w:r>
      <w:r w:rsidR="00AB6FBD">
        <w:t>1.22.4</w:t>
      </w:r>
      <w:r w:rsidR="00C24072">
        <w:t>)</w:t>
      </w:r>
      <w:hyperlink w:anchor="_ENREF_29" w:tooltip="Hanzelmann, 2013 #13" w:history="1">
        <w:r w:rsidR="000C5C70">
          <w:fldChar w:fldCharType="begin"/>
        </w:r>
        <w:r w:rsidR="000C5C70">
          <w:instrText xml:space="preserve"> ADDIN EN.CITE &lt;EndNote&gt;&lt;Cite&gt;&lt;Author&gt;Hanzelmann&lt;/Author&gt;&lt;Year&gt;2013&lt;/Year&gt;&lt;RecNum&gt;13&lt;/RecNum&gt;&lt;DisplayText&gt;&lt;style face="superscript"&gt;29&lt;/style&gt;&lt;/DisplayText&gt;&lt;record&gt;&lt;rec-number&gt;13&lt;/rec-number&gt;&lt;foreign-keys&gt;&lt;key app="EN" db-id="99e2pwdttdrr04esxxlxst2je55pp2ddxzdt" timestamp="0"&gt;13&lt;/key&gt;&lt;/foreign-keys&gt;&lt;ref-type name="Journal Article"&gt;17&lt;/ref-type&gt;&lt;contributors&gt;&lt;authors&gt;&lt;author&gt;Hanzelmann, S.&lt;/author&gt;&lt;author&gt;Castelo, R.&lt;/author&gt;&lt;author&gt;Guinney, J.&lt;/author&gt;&lt;/authors&gt;&lt;/contributors&gt;&lt;auth-address&gt;Research Program on Biomedical Informatics, Hospital del Mar Medical Research Institute, Barcelona, Catalonia, Spain.&lt;/auth-address&gt;&lt;titles&gt;&lt;title&gt;GSVA: gene set variation analysis for microarray and RNA-seq data&lt;/title&gt;&lt;secondary-title&gt;BMC Bioinformatics&lt;/secondary-title&gt;&lt;/titles&gt;&lt;pages&gt;7&lt;/pages&gt;&lt;volume&gt;14&lt;/volume&gt;&lt;edition&gt;2013/01/18&lt;/edition&gt;&lt;keywords&gt;&lt;keyword&gt;Analysis of Variance&lt;/keyword&gt;&lt;keyword&gt;Female&lt;/keyword&gt;&lt;keyword&gt;Gene Expression Profiling/*methods&lt;/keyword&gt;&lt;keyword&gt;Genetic Variation&lt;/keyword&gt;&lt;keyword&gt;Humans&lt;/keyword&gt;&lt;keyword&gt;Leukemia, Biphenotypic, Acute/genetics/metabolism&lt;/keyword&gt;&lt;keyword&gt;Oligonucleotide Array Sequence Analysis/*methods&lt;/keyword&gt;&lt;keyword&gt;Ovarian Neoplasms/genetics/metabolism/mortality&lt;/keyword&gt;&lt;keyword&gt;Precursor Cell Lymphoblastic Leukemia-Lymphoma/genetics/metabolism&lt;/keyword&gt;&lt;keyword&gt;Sequence Analysis, RNA/*methods&lt;/keyword&gt;&lt;keyword&gt;*Software&lt;/keyword&gt;&lt;keyword&gt;Statistics, Nonparametric&lt;/keyword&gt;&lt;keyword&gt;Survival Analysis&lt;/keyword&gt;&lt;/keywords&gt;&lt;dates&gt;&lt;year&gt;2013&lt;/year&gt;&lt;pub-dates&gt;&lt;date&gt;Jan 16&lt;/date&gt;&lt;/pub-dates&gt;&lt;/dates&gt;&lt;isbn&gt;1471-2105 (Electronic)&amp;#xD;1471-2105 (Linking)&lt;/isbn&gt;&lt;accession-num&gt;23323831&lt;/accession-num&gt;&lt;urls&gt;&lt;related-urls&gt;&lt;url&gt;https://www.ncbi.nlm.nih.gov/pubmed/23323831&lt;/url&gt;&lt;/related-urls&gt;&lt;/urls&gt;&lt;custom2&gt;PMC3618321&lt;/custom2&gt;&lt;electronic-resource-num&gt;10.1186/1471-2105-14-7&lt;/electronic-resource-num&gt;&lt;/record&gt;&lt;/Cite&gt;&lt;/EndNote&gt;</w:instrText>
        </w:r>
        <w:r w:rsidR="000C5C70">
          <w:fldChar w:fldCharType="separate"/>
        </w:r>
        <w:r w:rsidR="000C5C70" w:rsidRPr="007F4801">
          <w:rPr>
            <w:noProof/>
            <w:vertAlign w:val="superscript"/>
          </w:rPr>
          <w:t>29</w:t>
        </w:r>
        <w:r w:rsidR="000C5C70">
          <w:fldChar w:fldCharType="end"/>
        </w:r>
      </w:hyperlink>
      <w:r w:rsidR="00217A54">
        <w:t xml:space="preserve">.   </w:t>
      </w:r>
      <w:proofErr w:type="spellStart"/>
      <w:r w:rsidR="00C24072">
        <w:t>ssGSEA</w:t>
      </w:r>
      <w:proofErr w:type="spellEnd"/>
      <w:r w:rsidR="00C24072">
        <w:t xml:space="preserve"> scores are </w:t>
      </w:r>
      <w:r w:rsidR="008A7F86">
        <w:t xml:space="preserve">computed as difference in empirical </w:t>
      </w:r>
      <w:r w:rsidR="00AB6FBD">
        <w:t xml:space="preserve">cumulative distribution functions of gene expression ranks inside and outside the immune metagene gene-sets. </w:t>
      </w:r>
      <w:r w:rsidR="000940B6">
        <w:t xml:space="preserve">These </w:t>
      </w:r>
      <w:proofErr w:type="spellStart"/>
      <w:r w:rsidR="000940B6">
        <w:t>ssGSEA</w:t>
      </w:r>
      <w:proofErr w:type="spellEnd"/>
      <w:r w:rsidR="000940B6">
        <w:t xml:space="preserve"> scores are further normalized </w:t>
      </w:r>
      <w:r w:rsidR="005109F3">
        <w:t xml:space="preserve">throughout all the gene-sets and samples </w:t>
      </w:r>
      <w:r w:rsidR="000940B6">
        <w:t>by t</w:t>
      </w:r>
      <w:r w:rsidR="005109F3">
        <w:t>he</w:t>
      </w:r>
      <w:r w:rsidR="000940B6">
        <w:t xml:space="preserve"> absolute </w:t>
      </w:r>
      <w:r w:rsidR="000214A2">
        <w:t>difference between the minimum and maximum values</w:t>
      </w:r>
      <w:r w:rsidR="00EE088D">
        <w:t xml:space="preserve"> and then scaled. Truncated principal component analysis of the resulting normalized and scaled </w:t>
      </w:r>
      <w:proofErr w:type="spellStart"/>
      <w:r w:rsidR="00EE088D">
        <w:t>ssGSEA</w:t>
      </w:r>
      <w:proofErr w:type="spellEnd"/>
      <w:r w:rsidR="00EE088D">
        <w:t xml:space="preserve"> score matrix was performed using </w:t>
      </w:r>
      <w:proofErr w:type="spellStart"/>
      <w:r w:rsidR="00EE088D">
        <w:t>Lanczos</w:t>
      </w:r>
      <w:proofErr w:type="spellEnd"/>
      <w:r w:rsidR="00EE088D">
        <w:t xml:space="preserve"> bidiagonalization algorithm</w:t>
      </w:r>
      <w:r w:rsidR="00727617">
        <w:t xml:space="preserve"> </w:t>
      </w:r>
      <w:hyperlink w:anchor="_ENREF_30" w:tooltip="Kokiopoulou, 2004 #27" w:history="1">
        <w:r w:rsidR="000C5C70">
          <w:fldChar w:fldCharType="begin"/>
        </w:r>
        <w:r w:rsidR="000C5C70">
          <w:instrText xml:space="preserve"> ADDIN EN.CITE &lt;EndNote&gt;&lt;Cite&gt;&lt;Author&gt;Kokiopoulou&lt;/Author&gt;&lt;Year&gt;2004&lt;/Year&gt;&lt;RecNum&gt;27&lt;/RecNum&gt;&lt;DisplayText&gt;&lt;style face="superscript"&gt;30&lt;/style&gt;&lt;/DisplayText&gt;&lt;record&gt;&lt;rec-number&gt;27&lt;/rec-number&gt;&lt;foreign-keys&gt;&lt;key app="EN" db-id="99e2pwdttdrr04esxxlxst2je55pp2ddxzdt" timestamp="0"&gt;27&lt;/key&gt;&lt;/foreign-keys&gt;&lt;ref-type name="Journal Article"&gt;17&lt;/ref-type&gt;&lt;contributors&gt;&lt;authors&gt;&lt;author&gt;Kokiopoulou, E., Bekas, C. and Gallopoulos, E.&lt;/author&gt;&lt;/authors&gt;&lt;/contributors&gt;&lt;titles&gt;&lt;title&gt;Computing smallest singular triplets with implicitly restarted Lanczos bidiagonalization&lt;/title&gt;&lt;secondary-title&gt;Applied Numerical Mathematics&lt;/secondary-title&gt;&lt;/titles&gt;&lt;pages&gt;39-61&lt;/pages&gt;&lt;volume&gt;49&lt;/volume&gt;&lt;dates&gt;&lt;year&gt;2004&lt;/year&gt;&lt;/dates&gt;&lt;urls&gt;&lt;/urls&gt;&lt;/record&gt;&lt;/Cite&gt;&lt;/EndNote&gt;</w:instrText>
        </w:r>
        <w:r w:rsidR="000C5C70">
          <w:fldChar w:fldCharType="separate"/>
        </w:r>
        <w:r w:rsidR="000C5C70" w:rsidRPr="007F4801">
          <w:rPr>
            <w:noProof/>
            <w:vertAlign w:val="superscript"/>
          </w:rPr>
          <w:t>30</w:t>
        </w:r>
        <w:r w:rsidR="000C5C70">
          <w:fldChar w:fldCharType="end"/>
        </w:r>
      </w:hyperlink>
      <w:r w:rsidR="00727617">
        <w:t xml:space="preserve"> </w:t>
      </w:r>
      <w:r w:rsidR="0073660B">
        <w:t>as implemented</w:t>
      </w:r>
      <w:r w:rsidR="00727617">
        <w:t xml:space="preserve"> </w:t>
      </w:r>
      <w:r w:rsidR="0073660B">
        <w:t xml:space="preserve">in R package </w:t>
      </w:r>
      <w:r w:rsidR="00157B51">
        <w:t>‘</w:t>
      </w:r>
      <w:proofErr w:type="spellStart"/>
      <w:r w:rsidR="00F92273">
        <w:t>irlba</w:t>
      </w:r>
      <w:proofErr w:type="spellEnd"/>
      <w:r w:rsidR="00157B51">
        <w:t>’</w:t>
      </w:r>
      <w:r w:rsidR="00F92273">
        <w:t xml:space="preserve"> (version 2.3.2) followed by </w:t>
      </w:r>
      <w:r w:rsidR="0073660B">
        <w:t xml:space="preserve">dimension reduction using t-distributed stochastic neighbor embedding (t-SNE) method </w:t>
      </w:r>
      <w:hyperlink w:anchor="_ENREF_31" w:tooltip="Hinton, 2008 #28" w:history="1">
        <w:r w:rsidR="000C5C70">
          <w:fldChar w:fldCharType="begin"/>
        </w:r>
        <w:r w:rsidR="000C5C70">
          <w:instrText xml:space="preserve"> ADDIN EN.CITE &lt;EndNote&gt;&lt;Cite&gt;&lt;Author&gt;Hinton&lt;/Author&gt;&lt;Year&gt;2008&lt;/Year&gt;&lt;RecNum&gt;28&lt;/RecNum&gt;&lt;DisplayText&gt;&lt;style face="superscript"&gt;31&lt;/style&gt;&lt;/DisplayText&gt;&lt;record&gt;&lt;rec-number&gt;28&lt;/rec-number&gt;&lt;foreign-keys&gt;&lt;key app="EN" db-id="99e2pwdttdrr04esxxlxst2je55pp2ddxzdt" timestamp="0"&gt;28&lt;/key&gt;&lt;/foreign-keys&gt;&lt;ref-type name="Journal Article"&gt;17&lt;/ref-type&gt;&lt;contributors&gt;&lt;authors&gt;&lt;author&gt;L.J.P. van der Maaten and G.E. Hinton&lt;/author&gt;&lt;/authors&gt;&lt;/contributors&gt;&lt;titles&gt;&lt;title&gt;Visualizing High-Dimensional Data Using  t-SNE&lt;/title&gt;&lt;secondary-title&gt;Journal of Machine Learning Research&lt;/secondary-title&gt;&lt;/titles&gt;&lt;pages&gt;2579-2605&lt;/pages&gt;&lt;volume&gt;9&lt;/volume&gt;&lt;dates&gt;&lt;year&gt;2008&lt;/year&gt;&lt;/dates&gt;&lt;urls&gt;&lt;/urls&gt;&lt;/record&gt;&lt;/Cite&gt;&lt;/EndNote&gt;</w:instrText>
        </w:r>
        <w:r w:rsidR="000C5C70">
          <w:fldChar w:fldCharType="separate"/>
        </w:r>
        <w:r w:rsidR="000C5C70" w:rsidRPr="007F4801">
          <w:rPr>
            <w:noProof/>
            <w:vertAlign w:val="superscript"/>
          </w:rPr>
          <w:t>31</w:t>
        </w:r>
        <w:r w:rsidR="000C5C70">
          <w:fldChar w:fldCharType="end"/>
        </w:r>
      </w:hyperlink>
      <w:r w:rsidR="0073660B">
        <w:t xml:space="preserve"> implemented in R package ‘</w:t>
      </w:r>
      <w:proofErr w:type="spellStart"/>
      <w:r w:rsidR="0073660B">
        <w:t>Rtsne</w:t>
      </w:r>
      <w:proofErr w:type="spellEnd"/>
      <w:r w:rsidR="0073660B">
        <w:t xml:space="preserve">’ </w:t>
      </w:r>
      <w:r w:rsidR="0073660B">
        <w:lastRenderedPageBreak/>
        <w:t xml:space="preserve">(version 0.13). </w:t>
      </w:r>
      <w:r w:rsidR="00B67A73">
        <w:t xml:space="preserve">We then performed clustering by fast search and find of density peaks using a clustering algorithm </w:t>
      </w:r>
      <w:hyperlink w:anchor="_ENREF_32" w:tooltip="Rodriguez, 2014 #14" w:history="1">
        <w:r w:rsidR="000C5C70">
          <w:fldChar w:fldCharType="begin"/>
        </w:r>
        <w:r w:rsidR="000C5C70">
          <w:instrText xml:space="preserve"> ADDIN EN.CITE &lt;EndNote&gt;&lt;Cite&gt;&lt;Author&gt;Rodriguez&lt;/Author&gt;&lt;Year&gt;2014&lt;/Year&gt;&lt;RecNum&gt;14&lt;/RecNum&gt;&lt;DisplayText&gt;&lt;style face="superscript"&gt;32&lt;/style&gt;&lt;/DisplayText&gt;&lt;record&gt;&lt;rec-number&gt;14&lt;/rec-number&gt;&lt;foreign-keys&gt;&lt;key app="EN" db-id="99e2pwdttdrr04esxxlxst2je55pp2ddxzdt" timestamp="0"&gt;14&lt;/key&gt;&lt;/foreign-keys&gt;&lt;ref-type name="Journal Article"&gt;17&lt;/ref-type&gt;&lt;contributors&gt;&lt;authors&gt;&lt;author&gt;Rodriguez, A.&lt;/author&gt;&lt;author&gt;Laio, A.&lt;/author&gt;&lt;/authors&gt;&lt;/contributors&gt;&lt;auth-address&gt;SISSA (Scuola Internazionale Superiore di Studi Avanzati), via Bonomea 265, I-34136 Trieste, Italy.&lt;/auth-address&gt;&lt;titles&gt;&lt;title&gt;Machine learning. Clustering by fast search and find of density peaks&lt;/title&gt;&lt;secondary-title&gt;Science&lt;/secondary-title&gt;&lt;/titles&gt;&lt;pages&gt;1492-6&lt;/pages&gt;&lt;volume&gt;344&lt;/volume&gt;&lt;number&gt;6191&lt;/number&gt;&lt;edition&gt;2014/06/28&lt;/edition&gt;&lt;keywords&gt;&lt;keyword&gt;*Algorithms&lt;/keyword&gt;&lt;keyword&gt;Artificial Intelligence&lt;/keyword&gt;&lt;keyword&gt;*Cluster Analysis&lt;/keyword&gt;&lt;keyword&gt;Databases, Factual&lt;/keyword&gt;&lt;keyword&gt;*Pattern Recognition, Automated&lt;/keyword&gt;&lt;/keywords&gt;&lt;dates&gt;&lt;year&gt;2014&lt;/year&gt;&lt;pub-dates&gt;&lt;date&gt;Jun 27&lt;/date&gt;&lt;/pub-dates&gt;&lt;/dates&gt;&lt;isbn&gt;1095-9203 (Electronic)&amp;#xD;0036-8075 (Linking)&lt;/isbn&gt;&lt;accession-num&gt;24970081&lt;/accession-num&gt;&lt;urls&gt;&lt;related-urls&gt;&lt;url&gt;https://www.ncbi.nlm.nih.gov/pubmed/24970081&lt;/url&gt;&lt;/related-urls&gt;&lt;/urls&gt;&lt;electronic-resource-num&gt;10.1126/science.1242072&lt;/electronic-resource-num&gt;&lt;/record&gt;&lt;/Cite&gt;&lt;/EndNote&gt;</w:instrText>
        </w:r>
        <w:r w:rsidR="000C5C70">
          <w:fldChar w:fldCharType="separate"/>
        </w:r>
        <w:r w:rsidR="000C5C70" w:rsidRPr="007F4801">
          <w:rPr>
            <w:noProof/>
            <w:vertAlign w:val="superscript"/>
          </w:rPr>
          <w:t>32</w:t>
        </w:r>
        <w:r w:rsidR="000C5C70">
          <w:fldChar w:fldCharType="end"/>
        </w:r>
      </w:hyperlink>
      <w:r w:rsidR="00B67A73">
        <w:t xml:space="preserve"> using R package ‘</w:t>
      </w:r>
      <w:proofErr w:type="spellStart"/>
      <w:r w:rsidR="00B67A73">
        <w:t>densityClust</w:t>
      </w:r>
      <w:proofErr w:type="spellEnd"/>
      <w:r w:rsidR="00B67A73">
        <w:t xml:space="preserve">’ (version 0.3). </w:t>
      </w:r>
      <w:r w:rsidR="00C72EFF">
        <w:t>This resulted in fourteen d</w:t>
      </w:r>
      <w:r w:rsidR="00363572">
        <w:t xml:space="preserve">istinct clusters. We identified clusters with least and highest average </w:t>
      </w:r>
      <w:proofErr w:type="spellStart"/>
      <w:r w:rsidR="00363572">
        <w:t>ssGSEA</w:t>
      </w:r>
      <w:proofErr w:type="spellEnd"/>
      <w:r w:rsidR="00363572">
        <w:t xml:space="preserve"> score</w:t>
      </w:r>
      <w:r w:rsidR="00ED1863">
        <w:t xml:space="preserve"> </w:t>
      </w:r>
      <w:r w:rsidR="005958B9">
        <w:t>for T-cell cytot</w:t>
      </w:r>
      <w:r w:rsidR="00634B0D">
        <w:t xml:space="preserve">oxic activity and </w:t>
      </w:r>
      <w:r w:rsidR="00ED1863">
        <w:t>called the</w:t>
      </w:r>
      <w:r w:rsidR="00634B0D">
        <w:t xml:space="preserve">m </w:t>
      </w:r>
      <w:r w:rsidR="00ED1863">
        <w:t xml:space="preserve">ECA ‘Low’ </w:t>
      </w:r>
      <w:r w:rsidR="009A4AF1">
        <w:t xml:space="preserve">(N=426) </w:t>
      </w:r>
      <w:r w:rsidR="00ED1863">
        <w:t>and ECA ‘High’</w:t>
      </w:r>
      <w:r w:rsidR="009A4AF1">
        <w:t xml:space="preserve"> (N=495)</w:t>
      </w:r>
      <w:r w:rsidR="00ED1863">
        <w:t xml:space="preserve">, respectively. </w:t>
      </w:r>
    </w:p>
    <w:p w14:paraId="0B932679" w14:textId="77777777" w:rsidR="00C84B86" w:rsidRPr="00C84B86" w:rsidRDefault="00C84B86" w:rsidP="00FD2AD0"/>
    <w:p w14:paraId="304C9C99" w14:textId="3C5327CA" w:rsidR="00FF6B99" w:rsidRDefault="00FF6B99" w:rsidP="00FD2AD0">
      <w:pPr>
        <w:rPr>
          <w:b/>
        </w:rPr>
      </w:pPr>
      <w:r>
        <w:rPr>
          <w:b/>
        </w:rPr>
        <w:t>Processing bulk RNA-</w:t>
      </w:r>
      <w:proofErr w:type="spellStart"/>
      <w:r>
        <w:rPr>
          <w:b/>
        </w:rPr>
        <w:t>seq</w:t>
      </w:r>
      <w:proofErr w:type="spellEnd"/>
      <w:r>
        <w:rPr>
          <w:b/>
        </w:rPr>
        <w:t xml:space="preserve"> data</w:t>
      </w:r>
      <w:r w:rsidR="00C72EFF">
        <w:rPr>
          <w:b/>
        </w:rPr>
        <w:t>sets</w:t>
      </w:r>
    </w:p>
    <w:p w14:paraId="40558481" w14:textId="5F931F61" w:rsidR="007C7CD6" w:rsidRPr="00437472" w:rsidRDefault="006F2B78" w:rsidP="007C7CD6">
      <w:pPr>
        <w:pStyle w:val="NormalWeb"/>
      </w:pPr>
      <w:r w:rsidRPr="006619A5">
        <w:rPr>
          <w:b/>
          <w:i/>
        </w:rPr>
        <w:t>The Cancer Genome Atlas (TCGA) data:</w:t>
      </w:r>
      <w:r w:rsidRPr="00437472">
        <w:rPr>
          <w:b/>
        </w:rPr>
        <w:t xml:space="preserve"> </w:t>
      </w:r>
      <w:r w:rsidRPr="00437472">
        <w:t>RNA-</w:t>
      </w:r>
      <w:proofErr w:type="spellStart"/>
      <w:r w:rsidRPr="00437472">
        <w:t>seq</w:t>
      </w:r>
      <w:proofErr w:type="spellEnd"/>
      <w:r w:rsidRPr="00437472">
        <w:t xml:space="preserve"> data from the TCGA analysis pipeline (RNASeqV2) was downloaded from Broad Institute GDAC Firehose server as raw count data using R package TCGA2STAT </w:t>
      </w:r>
      <w:hyperlink w:anchor="_ENREF_33" w:tooltip="Wan, 2016 #30" w:history="1">
        <w:r w:rsidR="000C5C70" w:rsidRPr="00437472">
          <w:fldChar w:fldCharType="begin"/>
        </w:r>
        <w:r w:rsidR="000C5C70">
          <w:instrText xml:space="preserve"> ADDIN EN.CITE &lt;EndNote&gt;&lt;Cite&gt;&lt;Author&gt;Wan&lt;/Author&gt;&lt;Year&gt;2016&lt;/Year&gt;&lt;RecNum&gt;30&lt;/RecNum&gt;&lt;DisplayText&gt;&lt;style face="superscript"&gt;33&lt;/style&gt;&lt;/DisplayText&gt;&lt;record&gt;&lt;rec-number&gt;30&lt;/rec-number&gt;&lt;foreign-keys&gt;&lt;key app="EN" db-id="99e2pwdttdrr04esxxlxst2je55pp2ddxzdt" timestamp="0"&gt;30&lt;/key&gt;&lt;/foreign-keys&gt;&lt;ref-type name="Journal Article"&gt;17&lt;/ref-type&gt;&lt;contributors&gt;&lt;authors&gt;&lt;author&gt;Wan, Y. W.&lt;/author&gt;&lt;author&gt;Allen, G. I.&lt;/author&gt;&lt;author&gt;Liu, Z.&lt;/author&gt;&lt;/authors&gt;&lt;/contributors&gt;&lt;auth-address&gt;Computational and Integrative Biomedical Research Center, Department of Obstetrics and Gynecology, Baylor College of Medicine, Houston, TX, USA.&amp;#xD;Department of Statistics and Electrical &amp;amp; Computer Engineering, Rice University, Houston, TX, USA and Department of Pediatrics-Neurology, Jan and Dan Duncan Neurological Research Institute, Texas Children&amp;apos;s Hospital, Baylor College of Medicine, Houston, TX, USA.&amp;#xD;Computational and Integrative Biomedical Research Center, Department of Pediatrics-Neurology, Jan and Dan Duncan Neurological Research Institute, Texas Children&amp;apos;s Hospital, Baylor College of Medicine, Houston, TX, USA.&lt;/auth-address&gt;&lt;titles&gt;&lt;title&gt;TCGA2STAT: simple TCGA data access for integrated statistical analysis in R&lt;/title&gt;&lt;secondary-title&gt;Bioinformatics&lt;/secondary-title&gt;&lt;/titles&gt;&lt;pages&gt;952-4&lt;/pages&gt;&lt;volume&gt;32&lt;/volume&gt;&lt;number&gt;6&lt;/number&gt;&lt;edition&gt;2015/11/17&lt;/edition&gt;&lt;keywords&gt;&lt;keyword&gt;Genomics&lt;/keyword&gt;&lt;keyword&gt;Humans&lt;/keyword&gt;&lt;keyword&gt;Neoplasms&lt;/keyword&gt;&lt;keyword&gt;*Software&lt;/keyword&gt;&lt;/keywords&gt;&lt;dates&gt;&lt;year&gt;2016&lt;/year&gt;&lt;pub-dates&gt;&lt;date&gt;Mar 15&lt;/date&gt;&lt;/pub-dates&gt;&lt;/dates&gt;&lt;isbn&gt;1367-4811 (Electronic)&amp;#xD;1367-4803 (Linking)&lt;/isbn&gt;&lt;accession-num&gt;26568634&lt;/accession-num&gt;&lt;urls&gt;&lt;related-urls&gt;&lt;url&gt;https://www.ncbi.nlm.nih.gov/pubmed/26568634&lt;/url&gt;&lt;/related-urls&gt;&lt;/urls&gt;&lt;electronic-resource-num&gt;10.1093/bioinformatics/btv677&lt;/electronic-resource-num&gt;&lt;/record&gt;&lt;/Cite&gt;&lt;/EndNote&gt;</w:instrText>
        </w:r>
        <w:r w:rsidR="000C5C70" w:rsidRPr="00437472">
          <w:fldChar w:fldCharType="separate"/>
        </w:r>
        <w:r w:rsidR="000C5C70" w:rsidRPr="007F4801">
          <w:rPr>
            <w:noProof/>
            <w:vertAlign w:val="superscript"/>
          </w:rPr>
          <w:t>33</w:t>
        </w:r>
        <w:r w:rsidR="000C5C70" w:rsidRPr="00437472">
          <w:fldChar w:fldCharType="end"/>
        </w:r>
      </w:hyperlink>
      <w:r w:rsidRPr="00437472">
        <w:t xml:space="preserve"> (version 1.2)</w:t>
      </w:r>
      <w:r w:rsidR="00B07629" w:rsidRPr="00437472">
        <w:t xml:space="preserve">. </w:t>
      </w:r>
      <w:r w:rsidR="009A5510" w:rsidRPr="00437472">
        <w:t>The resulting data consisted of RSEM</w:t>
      </w:r>
      <w:r w:rsidR="007C7CD6" w:rsidRPr="00437472">
        <w:t xml:space="preserve"> </w:t>
      </w:r>
      <w:hyperlink w:anchor="_ENREF_34" w:tooltip="Li, 2011 #33" w:history="1">
        <w:r w:rsidR="000C5C70" w:rsidRPr="00437472">
          <w:fldChar w:fldCharType="begin"/>
        </w:r>
        <w:r w:rsidR="000C5C70">
          <w:instrText xml:space="preserve"> ADDIN EN.CITE &lt;EndNote&gt;&lt;Cite&gt;&lt;Author&gt;Li&lt;/Author&gt;&lt;Year&gt;2011&lt;/Year&gt;&lt;RecNum&gt;33&lt;/RecNum&gt;&lt;DisplayText&gt;&lt;style face="superscript"&gt;34&lt;/style&gt;&lt;/DisplayText&gt;&lt;record&gt;&lt;rec-number&gt;33&lt;/rec-number&gt;&lt;foreign-keys&gt;&lt;key app="EN" db-id="99e2pwdttdrr04esxxlxst2je55pp2ddxzdt" timestamp="0"&gt;33&lt;/key&gt;&lt;/foreign-keys&gt;&lt;ref-type name="Journal Article"&gt;17&lt;/ref-type&gt;&lt;contributors&gt;&lt;authors&gt;&lt;author&gt;Li, B.&lt;/author&gt;&lt;author&gt;Dewey, C. N.&lt;/author&gt;&lt;/authors&gt;&lt;/contributors&gt;&lt;auth-address&gt;Department of Computer Sciences, University of Wisconsin-Madison, Madison, WI, USA.&lt;/auth-address&gt;&lt;titles&gt;&lt;title&gt;RSEM: accurate transcript quantification from RNA-Seq data with or without a reference genome&lt;/title&gt;&lt;secondary-title&gt;BMC Bioinformatics&lt;/secondary-title&gt;&lt;/titles&gt;&lt;pages&gt;323&lt;/pages&gt;&lt;volume&gt;12&lt;/volume&gt;&lt;edition&gt;2011/08/06&lt;/edition&gt;&lt;keywords&gt;&lt;keyword&gt;Animals&lt;/keyword&gt;&lt;keyword&gt;Computer Simulation&lt;/keyword&gt;&lt;keyword&gt;Gene Expression Profiling/*methods&lt;/keyword&gt;&lt;keyword&gt;Humans&lt;/keyword&gt;&lt;keyword&gt;Mice&lt;/keyword&gt;&lt;keyword&gt;Protein Isoforms/genetics&lt;/keyword&gt;&lt;keyword&gt;RNA/genetics&lt;/keyword&gt;&lt;keyword&gt;Sequence Analysis, RNA/*methods&lt;/keyword&gt;&lt;keyword&gt;*Software&lt;/keyword&gt;&lt;/keywords&gt;&lt;dates&gt;&lt;year&gt;2011&lt;/year&gt;&lt;pub-dates&gt;&lt;date&gt;Aug 4&lt;/date&gt;&lt;/pub-dates&gt;&lt;/dates&gt;&lt;isbn&gt;1471-2105 (Electronic)&amp;#xD;1471-2105 (Linking)&lt;/isbn&gt;&lt;accession-num&gt;21816040&lt;/accession-num&gt;&lt;urls&gt;&lt;related-urls&gt;&lt;url&gt;https://www.ncbi.nlm.nih.gov/pubmed/21816040&lt;/url&gt;&lt;/related-urls&gt;&lt;/urls&gt;&lt;custom2&gt;PMC3163565&lt;/custom2&gt;&lt;electronic-resource-num&gt;10.1186/1471-2105-12-323&lt;/electronic-resource-num&gt;&lt;/record&gt;&lt;/Cite&gt;&lt;/EndNote&gt;</w:instrText>
        </w:r>
        <w:r w:rsidR="000C5C70" w:rsidRPr="00437472">
          <w:fldChar w:fldCharType="separate"/>
        </w:r>
        <w:r w:rsidR="000C5C70" w:rsidRPr="007F4801">
          <w:rPr>
            <w:noProof/>
            <w:vertAlign w:val="superscript"/>
          </w:rPr>
          <w:t>34</w:t>
        </w:r>
        <w:r w:rsidR="000C5C70" w:rsidRPr="00437472">
          <w:fldChar w:fldCharType="end"/>
        </w:r>
      </w:hyperlink>
      <w:r w:rsidR="009A5510" w:rsidRPr="00437472">
        <w:t xml:space="preserve"> count values for 20,501 genes, which usually range from 0 to </w:t>
      </w:r>
      <w:r w:rsidR="00355BFA" w:rsidRPr="00437472">
        <w:t>1</w:t>
      </w:r>
      <w:r w:rsidR="009A5510" w:rsidRPr="00437472">
        <w:t>0</w:t>
      </w:r>
      <w:r w:rsidR="009A5510" w:rsidRPr="00437472">
        <w:rPr>
          <w:vertAlign w:val="superscript"/>
        </w:rPr>
        <w:t>6</w:t>
      </w:r>
      <w:r w:rsidR="009A5510" w:rsidRPr="00437472">
        <w:t xml:space="preserve">. </w:t>
      </w:r>
      <w:r w:rsidR="00355BFA" w:rsidRPr="00437472">
        <w:t>The raw counts were normalized using trimmed mean of M-values (TMM)</w:t>
      </w:r>
      <w:r w:rsidR="007C7CD6" w:rsidRPr="00437472">
        <w:t xml:space="preserve"> </w:t>
      </w:r>
      <w:hyperlink w:anchor="_ENREF_35" w:tooltip="Robinson, 2010 #32" w:history="1">
        <w:r w:rsidR="000C5C70" w:rsidRPr="00437472">
          <w:fldChar w:fldCharType="begin"/>
        </w:r>
        <w:r w:rsidR="000C5C70">
          <w:instrText xml:space="preserve"> ADDIN EN.CITE &lt;EndNote&gt;&lt;Cite&gt;&lt;Author&gt;Robinson&lt;/Author&gt;&lt;Year&gt;2010&lt;/Year&gt;&lt;RecNum&gt;32&lt;/RecNum&gt;&lt;DisplayText&gt;&lt;style face="superscript"&gt;35&lt;/style&gt;&lt;/DisplayText&gt;&lt;record&gt;&lt;rec-number&gt;32&lt;/rec-number&gt;&lt;foreign-keys&gt;&lt;key app="EN" db-id="99e2pwdttdrr04esxxlxst2je55pp2ddxzdt" timestamp="0"&gt;32&lt;/key&gt;&lt;/foreign-keys&gt;&lt;ref-type name="Journal Article"&gt;17&lt;/ref-type&gt;&lt;contributors&gt;&lt;authors&gt;&lt;author&gt;Robinson, M. D.&lt;/author&gt;&lt;author&gt;Oshlack, A.&lt;/author&gt;&lt;/authors&gt;&lt;/contributors&gt;&lt;auth-address&gt;Bioinformatics Division, Walter and Eliza Hall Institute, 1G Royal Parade, Parkville, Australia. mrobinson@wehi.edu.au&lt;/auth-address&gt;&lt;titles&gt;&lt;title&gt;A scaling normalization method for differential expression analysis of RNA-seq data&lt;/title&gt;&lt;secondary-title&gt;Genome Biol&lt;/secondary-title&gt;&lt;/titles&gt;&lt;pages&gt;R25&lt;/pages&gt;&lt;volume&gt;11&lt;/volume&gt;&lt;number&gt;3&lt;/number&gt;&lt;edition&gt;2010/03/04&lt;/edition&gt;&lt;keywords&gt;&lt;keyword&gt;Base Sequence/*genetics&lt;/keyword&gt;&lt;keyword&gt;Computer Simulation&lt;/keyword&gt;&lt;keyword&gt;Gene Expression Profiling/*methods&lt;/keyword&gt;&lt;keyword&gt;Gene Library&lt;/keyword&gt;&lt;keyword&gt;Models, Statistical&lt;/keyword&gt;&lt;keyword&gt;RNA/*genetics&lt;/keyword&gt;&lt;/keywords&gt;&lt;dates&gt;&lt;year&gt;2010&lt;/year&gt;&lt;/dates&gt;&lt;isbn&gt;1474-760X (Electronic)&amp;#xD;1474-7596 (Linking)&lt;/isbn&gt;&lt;accession-num&gt;20196867&lt;/accession-num&gt;&lt;urls&gt;&lt;related-urls&gt;&lt;url&gt;https://www.ncbi.nlm.nih.gov/pubmed/20196867&lt;/url&gt;&lt;/related-urls&gt;&lt;/urls&gt;&lt;custom2&gt;PMC2864565&lt;/custom2&gt;&lt;electronic-resource-num&gt;10.1186/gb-2010-11-3-r25&lt;/electronic-resource-num&gt;&lt;/record&gt;&lt;/Cite&gt;&lt;/EndNote&gt;</w:instrText>
        </w:r>
        <w:r w:rsidR="000C5C70" w:rsidRPr="00437472">
          <w:fldChar w:fldCharType="separate"/>
        </w:r>
        <w:r w:rsidR="000C5C70" w:rsidRPr="007F4801">
          <w:rPr>
            <w:noProof/>
            <w:vertAlign w:val="superscript"/>
          </w:rPr>
          <w:t>35</w:t>
        </w:r>
        <w:r w:rsidR="000C5C70" w:rsidRPr="00437472">
          <w:fldChar w:fldCharType="end"/>
        </w:r>
      </w:hyperlink>
      <w:r w:rsidR="00355BFA" w:rsidRPr="00437472">
        <w:t xml:space="preserve"> followed by a subsequent transformation to log-CPM (counts per million) values using </w:t>
      </w:r>
      <w:proofErr w:type="spellStart"/>
      <w:r w:rsidR="00355BFA" w:rsidRPr="00437472">
        <w:t>voom</w:t>
      </w:r>
      <w:proofErr w:type="spellEnd"/>
      <w:r w:rsidR="007C7CD6" w:rsidRPr="00437472">
        <w:t xml:space="preserve"> </w:t>
      </w:r>
      <w:hyperlink w:anchor="_ENREF_36" w:tooltip="Law, 2014 #31" w:history="1">
        <w:r w:rsidR="000C5C70" w:rsidRPr="00437472">
          <w:fldChar w:fldCharType="begin"/>
        </w:r>
        <w:r w:rsidR="000C5C70">
          <w:instrText xml:space="preserve"> ADDIN EN.CITE &lt;EndNote&gt;&lt;Cite&gt;&lt;Author&gt;Law&lt;/Author&gt;&lt;Year&gt;2014&lt;/Year&gt;&lt;RecNum&gt;31&lt;/RecNum&gt;&lt;DisplayText&gt;&lt;style face="superscript"&gt;36&lt;/style&gt;&lt;/DisplayText&gt;&lt;record&gt;&lt;rec-number&gt;31&lt;/rec-number&gt;&lt;foreign-keys&gt;&lt;key app="EN" db-id="99e2pwdttdrr04esxxlxst2je55pp2ddxzdt" timestamp="0"&gt;31&lt;/key&gt;&lt;/foreign-keys&gt;&lt;ref-type name="Journal Article"&gt;17&lt;/ref-type&gt;&lt;contributors&gt;&lt;authors&gt;&lt;author&gt;Law, C. W.&lt;/author&gt;&lt;author&gt;Chen, Y.&lt;/author&gt;&lt;author&gt;Shi, W.&lt;/author&gt;&lt;author&gt;Smyth, G. K.&lt;/author&gt;&lt;/authors&gt;&lt;/contributors&gt;&lt;titles&gt;&lt;title&gt;voom: Precision weights unlock linear model analysis tools for RNA-seq read counts&lt;/title&gt;&lt;secondary-title&gt;Genome Biol&lt;/secondary-title&gt;&lt;/titles&gt;&lt;pages&gt;R29&lt;/pages&gt;&lt;volume&gt;15&lt;/volume&gt;&lt;number&gt;2&lt;/number&gt;&lt;edition&gt;2014/02/04&lt;/edition&gt;&lt;keywords&gt;&lt;keyword&gt;*Algorithms&lt;/keyword&gt;&lt;keyword&gt;Base Sequence&lt;/keyword&gt;&lt;keyword&gt;Bayes Theorem&lt;/keyword&gt;&lt;keyword&gt;Computer Simulation&lt;/keyword&gt;&lt;keyword&gt;Gene Expression Profiling&lt;/keyword&gt;&lt;keyword&gt;High-Throughput Nucleotide Sequencing/*methods&lt;/keyword&gt;&lt;keyword&gt;*Linear Models&lt;/keyword&gt;&lt;keyword&gt;RNA/*genetics&lt;/keyword&gt;&lt;keyword&gt;Sequence Analysis, RNA&lt;/keyword&gt;&lt;/keywords&gt;&lt;dates&gt;&lt;year&gt;2014&lt;/year&gt;&lt;pub-dates&gt;&lt;date&gt;Feb 3&lt;/date&gt;&lt;/pub-dates&gt;&lt;/dates&gt;&lt;isbn&gt;1474-760X (Electronic)&amp;#xD;1474-7596 (Linking)&lt;/isbn&gt;&lt;accession-num&gt;24485249&lt;/accession-num&gt;&lt;urls&gt;&lt;related-urls&gt;&lt;url&gt;https://www.ncbi.nlm.nih.gov/pubmed/24485249&lt;/url&gt;&lt;/related-urls&gt;&lt;/urls&gt;&lt;custom2&gt;PMC4053721&lt;/custom2&gt;&lt;electronic-resource-num&gt;10.1186/gb-2014-15-2-r29&lt;/electronic-resource-num&gt;&lt;/record&gt;&lt;/Cite&gt;&lt;/EndNote&gt;</w:instrText>
        </w:r>
        <w:r w:rsidR="000C5C70" w:rsidRPr="00437472">
          <w:fldChar w:fldCharType="separate"/>
        </w:r>
        <w:r w:rsidR="000C5C70" w:rsidRPr="007F4801">
          <w:rPr>
            <w:noProof/>
            <w:vertAlign w:val="superscript"/>
          </w:rPr>
          <w:t>36</w:t>
        </w:r>
        <w:r w:rsidR="000C5C70" w:rsidRPr="00437472">
          <w:fldChar w:fldCharType="end"/>
        </w:r>
      </w:hyperlink>
      <w:r w:rsidR="00355BFA" w:rsidRPr="00437472">
        <w:t>, which are assumed to be approximately normally distributed.</w:t>
      </w:r>
      <w:r w:rsidR="007C7CD6" w:rsidRPr="00437472">
        <w:t xml:space="preserve"> Additionally, these transformed values were quantile normalized. Patient clinical data was accessed from the Genomic Data Commons (GDC) data portal after obtaining appropriate permissions. </w:t>
      </w:r>
    </w:p>
    <w:p w14:paraId="29AF2A0E" w14:textId="1C8D97E3" w:rsidR="007C7CD6" w:rsidRPr="003B25FA" w:rsidRDefault="007C7CD6" w:rsidP="00A956B4">
      <w:r w:rsidRPr="006619A5">
        <w:rPr>
          <w:b/>
          <w:i/>
        </w:rPr>
        <w:t>METABRIC data:</w:t>
      </w:r>
      <w:r w:rsidRPr="003B25FA">
        <w:rPr>
          <w:b/>
        </w:rPr>
        <w:t xml:space="preserve"> </w:t>
      </w:r>
      <w:r w:rsidR="00B076A2" w:rsidRPr="003B25FA">
        <w:t>Previously</w:t>
      </w:r>
      <w:r w:rsidR="00B076A2" w:rsidRPr="003B25FA">
        <w:rPr>
          <w:b/>
        </w:rPr>
        <w:t xml:space="preserve"> </w:t>
      </w:r>
      <w:r w:rsidR="00B076A2" w:rsidRPr="003B25FA">
        <w:t>n</w:t>
      </w:r>
      <w:r w:rsidR="00A956B4" w:rsidRPr="003B25FA">
        <w:t>ormalized</w:t>
      </w:r>
      <w:r w:rsidR="00B076A2" w:rsidRPr="003B25FA">
        <w:t xml:space="preserve"> </w:t>
      </w:r>
      <w:hyperlink w:anchor="_ENREF_37" w:tooltip="Margolin, 2013 #35" w:history="1">
        <w:r w:rsidR="000C5C70" w:rsidRPr="003B25FA">
          <w:fldChar w:fldCharType="begin">
            <w:fldData xml:space="preserve">PEVuZE5vdGU+PENpdGU+PEF1dGhvcj5NYXJnb2xpbjwvQXV0aG9yPjxZZWFyPjIwMTM8L1llYXI+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</w:fldData>
          </w:fldChar>
        </w:r>
        <w:r w:rsidR="000C5C70">
          <w:instrText xml:space="preserve"> ADDIN EN.CITE </w:instrText>
        </w:r>
        <w:r w:rsidR="000C5C70">
          <w:fldChar w:fldCharType="begin">
            <w:fldData xml:space="preserve">PEVuZE5vdGU+PENpdGU+PEF1dGhvcj5NYXJnb2xpbjwvQXV0aG9yPjxZZWFyPjIwMTM8L1llYXI+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</w:fldData>
          </w:fldChar>
        </w:r>
        <w:r w:rsidR="000C5C70">
          <w:instrText xml:space="preserve"> ADDIN EN.CITE.DATA </w:instrText>
        </w:r>
        <w:r w:rsidR="000C5C70">
          <w:fldChar w:fldCharType="end"/>
        </w:r>
        <w:r w:rsidR="000C5C70" w:rsidRPr="003B25FA">
          <w:fldChar w:fldCharType="separate"/>
        </w:r>
        <w:r w:rsidR="000C5C70" w:rsidRPr="007F4801">
          <w:rPr>
            <w:noProof/>
            <w:vertAlign w:val="superscript"/>
          </w:rPr>
          <w:t>37</w:t>
        </w:r>
        <w:r w:rsidR="000C5C70" w:rsidRPr="003B25FA">
          <w:fldChar w:fldCharType="end"/>
        </w:r>
      </w:hyperlink>
      <w:r w:rsidR="00A956B4" w:rsidRPr="003B25FA">
        <w:rPr>
          <w:b/>
        </w:rPr>
        <w:t xml:space="preserve"> </w:t>
      </w:r>
      <w:r w:rsidR="00A956B4" w:rsidRPr="003B25FA">
        <w:t>g</w:t>
      </w:r>
      <w:r w:rsidRPr="003B25FA">
        <w:t xml:space="preserve">ene expression and clinical data were obtained from the </w:t>
      </w:r>
      <w:r w:rsidR="00A956B4" w:rsidRPr="003B25FA">
        <w:t>European Genome-Phenome Archive (EGA) under the accession id</w:t>
      </w:r>
      <w:r w:rsidR="003B25FA">
        <w:t xml:space="preserve"> </w:t>
      </w:r>
      <w:r w:rsidR="00A956B4" w:rsidRPr="003B25FA">
        <w:rPr>
          <w:color w:val="000000"/>
        </w:rPr>
        <w:t>EGA</w:t>
      </w:r>
      <w:r w:rsidR="00B076A2" w:rsidRPr="003B25FA">
        <w:rPr>
          <w:color w:val="000000"/>
        </w:rPr>
        <w:t>S00000000098</w:t>
      </w:r>
      <w:r w:rsidR="00A956B4" w:rsidRPr="003B25FA">
        <w:rPr>
          <w:color w:val="000000"/>
          <w:sz w:val="18"/>
          <w:szCs w:val="18"/>
        </w:rPr>
        <w:t xml:space="preserve"> </w:t>
      </w:r>
      <w:r w:rsidRPr="003B25FA">
        <w:t>after appropriate permissions.</w:t>
      </w:r>
      <w:r w:rsidR="00980650" w:rsidRPr="003B25FA">
        <w:t xml:space="preserve"> The discovery dataset was composed of 997 primary breast tumors and a second validation set was composed of 995 primary breast tumors. The expression data were arra</w:t>
      </w:r>
      <w:r w:rsidR="00E9409C">
        <w:t xml:space="preserve">yed on </w:t>
      </w:r>
      <w:r w:rsidR="00980650" w:rsidRPr="003B25FA">
        <w:t>Illumina HT</w:t>
      </w:r>
      <w:r w:rsidR="00B076A2" w:rsidRPr="003B25FA">
        <w:t>12 Bead Chip</w:t>
      </w:r>
      <w:r w:rsidR="008615D0">
        <w:t xml:space="preserve"> composed of </w:t>
      </w:r>
      <w:r w:rsidR="00730996">
        <w:t>48,803 transcripts</w:t>
      </w:r>
      <w:r w:rsidR="00B076A2" w:rsidRPr="003B25FA">
        <w:t>.</w:t>
      </w:r>
      <w:r w:rsidR="002F40FE" w:rsidRPr="003B25FA">
        <w:t xml:space="preserve"> </w:t>
      </w:r>
      <w:r w:rsidR="008615D0">
        <w:t xml:space="preserve">Transcript-level gene expression values were aggregated to gene-level counts using median expression values resulting in a gene expression matrix </w:t>
      </w:r>
      <w:r w:rsidR="00730996">
        <w:t xml:space="preserve">of 28,503 genes. </w:t>
      </w:r>
    </w:p>
    <w:p w14:paraId="7EC44387" w14:textId="77777777" w:rsidR="00104494" w:rsidRDefault="00104494" w:rsidP="00FD2AD0"/>
    <w:p w14:paraId="15366AF1" w14:textId="0BB240EB" w:rsidR="00E95DE7" w:rsidRPr="00A703B1" w:rsidRDefault="00E95DE7" w:rsidP="00D13D5C">
      <w:pPr>
        <w:rPr>
          <w:color w:val="000000"/>
          <w:shd w:val="clear" w:color="auto" w:fill="FFFFFF"/>
        </w:rPr>
      </w:pPr>
      <w:r w:rsidRPr="006619A5">
        <w:rPr>
          <w:b/>
          <w:i/>
        </w:rPr>
        <w:t>Ductal carcinoma in situ (DCIS) and invasive ductal carcinoma (IDC) data</w:t>
      </w:r>
      <w:r w:rsidR="00104494" w:rsidRPr="006619A5">
        <w:rPr>
          <w:b/>
          <w:i/>
        </w:rPr>
        <w:t>:</w:t>
      </w:r>
      <w:r w:rsidR="00104494">
        <w:rPr>
          <w:b/>
        </w:rPr>
        <w:t xml:space="preserve"> </w:t>
      </w:r>
      <w:r w:rsidR="00730996">
        <w:t xml:space="preserve">Gene expression data from </w:t>
      </w:r>
      <w:r w:rsidR="00D13D5C">
        <w:t xml:space="preserve">31 patients with pure </w:t>
      </w:r>
      <w:r>
        <w:t>DCIS,</w:t>
      </w:r>
      <w:r w:rsidR="00D13D5C">
        <w:t xml:space="preserve"> 36 patients with </w:t>
      </w:r>
      <w:r>
        <w:t>IDC</w:t>
      </w:r>
      <w:r w:rsidR="00D13D5C">
        <w:t xml:space="preserve"> and 42 mixed DCIS/IDC along with 6 normal breast samples w</w:t>
      </w:r>
      <w:r>
        <w:t>ere</w:t>
      </w:r>
      <w:r w:rsidR="00D13D5C">
        <w:t xml:space="preserve"> downloaded from GEO under the accession id GSE26304. Transcript-level data was aggregated to gene-level using maximum values for that gene across all the transcripts. Data were arrayed on </w:t>
      </w:r>
      <w:r w:rsidR="00D13D5C" w:rsidRPr="00D13D5C">
        <w:t xml:space="preserve">Agilent-012391 </w:t>
      </w:r>
      <w:r w:rsidR="00D13D5C" w:rsidRPr="00D13D5C">
        <w:rPr>
          <w:color w:val="000000"/>
          <w:shd w:val="clear" w:color="auto" w:fill="FFFFFF"/>
        </w:rPr>
        <w:t>Whole Human Genome Oligo Microarray G4112A platform</w:t>
      </w:r>
      <w:r w:rsidR="00D13D5C">
        <w:rPr>
          <w:color w:val="000000"/>
          <w:shd w:val="clear" w:color="auto" w:fill="FFFFFF"/>
        </w:rPr>
        <w:t>.</w:t>
      </w:r>
    </w:p>
    <w:p w14:paraId="0DA8CDD5" w14:textId="40E405BF" w:rsidR="00714DC2" w:rsidRPr="00A703B1" w:rsidRDefault="00E95DE7" w:rsidP="00A703B1">
      <w:pPr>
        <w:pStyle w:val="NormalWeb"/>
      </w:pPr>
      <w:r w:rsidRPr="006619A5">
        <w:rPr>
          <w:b/>
          <w:i/>
        </w:rPr>
        <w:t>Immune checkpoint blockade data from CA209-038 study:</w:t>
      </w:r>
      <w:r w:rsidRPr="00A703B1">
        <w:t xml:space="preserve"> RNA-</w:t>
      </w:r>
      <w:proofErr w:type="spellStart"/>
      <w:r w:rsidRPr="00A703B1">
        <w:t>seq</w:t>
      </w:r>
      <w:proofErr w:type="spellEnd"/>
      <w:r w:rsidRPr="00A703B1">
        <w:t xml:space="preserve"> data from </w:t>
      </w:r>
      <w:r w:rsidR="0031410C" w:rsidRPr="00A703B1">
        <w:t xml:space="preserve">109 samples (58 on-treatment with Nivolumab and 51 pre-treatment) over 65 patients with advanced melanoma were downloaded from </w:t>
      </w:r>
      <w:r w:rsidR="00A703B1">
        <w:t xml:space="preserve">Riaz </w:t>
      </w:r>
      <w:r w:rsidR="00A703B1" w:rsidRPr="00A703B1">
        <w:rPr>
          <w:i/>
        </w:rPr>
        <w:t>et al</w:t>
      </w:r>
      <w:r w:rsidR="00A703B1">
        <w:rPr>
          <w:i/>
        </w:rPr>
        <w:t xml:space="preserve"> </w:t>
      </w:r>
      <w:hyperlink w:anchor="_ENREF_38" w:tooltip="Riaz, 2017 #40" w:history="1">
        <w:r w:rsidR="000C5C70">
          <w:rPr>
            <w:i/>
          </w:rPr>
          <w:fldChar w:fldCharType="begin">
            <w:fldData xml:space="preserve">PEVuZE5vdGU+PENpdGU+PEF1dGhvcj5SaWF6PC9BdXRob3I+PFllYXI+MjAxNzwvWWVhcj48UmVj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</w:fldData>
          </w:fldChar>
        </w:r>
        <w:r w:rsidR="000C5C70">
          <w:rPr>
            <w:i/>
          </w:rPr>
          <w:instrText xml:space="preserve"> ADDIN EN.CITE </w:instrText>
        </w:r>
        <w:r w:rsidR="000C5C70">
          <w:rPr>
            <w:i/>
          </w:rPr>
          <w:fldChar w:fldCharType="begin">
            <w:fldData xml:space="preserve">PEVuZE5vdGU+PENpdGU+PEF1dGhvcj5SaWF6PC9BdXRob3I+PFllYXI+MjAxNzwvWWVhcj48UmVj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</w:fldData>
          </w:fldChar>
        </w:r>
        <w:r w:rsidR="000C5C70">
          <w:rPr>
            <w:i/>
          </w:rPr>
          <w:instrText xml:space="preserve"> ADDIN EN.CITE.DATA </w:instrText>
        </w:r>
        <w:r w:rsidR="000C5C70">
          <w:rPr>
            <w:i/>
          </w:rPr>
        </w:r>
        <w:r w:rsidR="000C5C70">
          <w:rPr>
            <w:i/>
          </w:rPr>
          <w:fldChar w:fldCharType="end"/>
        </w:r>
        <w:r w:rsidR="000C5C70">
          <w:rPr>
            <w:i/>
          </w:rPr>
        </w:r>
        <w:r w:rsidR="000C5C70">
          <w:rPr>
            <w:i/>
          </w:rPr>
          <w:fldChar w:fldCharType="separate"/>
        </w:r>
        <w:r w:rsidR="000C5C70" w:rsidRPr="007F4801">
          <w:rPr>
            <w:i/>
            <w:noProof/>
            <w:vertAlign w:val="superscript"/>
          </w:rPr>
          <w:t>38</w:t>
        </w:r>
        <w:r w:rsidR="000C5C70">
          <w:rPr>
            <w:i/>
          </w:rPr>
          <w:fldChar w:fldCharType="end"/>
        </w:r>
      </w:hyperlink>
      <w:r w:rsidR="00A703B1">
        <w:t xml:space="preserve"> at </w:t>
      </w:r>
      <w:r w:rsidR="005653D4" w:rsidRPr="00A703B1">
        <w:rPr>
          <w:color w:val="3A689B"/>
        </w:rPr>
        <w:t>https:// github.com/</w:t>
      </w:r>
      <w:proofErr w:type="spellStart"/>
      <w:r w:rsidR="005653D4" w:rsidRPr="00A703B1">
        <w:rPr>
          <w:color w:val="3A689B"/>
        </w:rPr>
        <w:t>riazn</w:t>
      </w:r>
      <w:proofErr w:type="spellEnd"/>
      <w:r w:rsidR="005653D4" w:rsidRPr="00A703B1">
        <w:rPr>
          <w:color w:val="3A689B"/>
        </w:rPr>
        <w:t>/bms038_analysis/</w:t>
      </w:r>
      <w:r w:rsidR="005653D4" w:rsidRPr="00A703B1">
        <w:t>)</w:t>
      </w:r>
      <w:r w:rsidR="00A703B1">
        <w:t xml:space="preserve">. </w:t>
      </w:r>
      <w:r w:rsidR="0031410C">
        <w:t>Thirty-five patients had previously progressed on ipilimumab therapy, and the other thi</w:t>
      </w:r>
      <w:r w:rsidR="0081718A">
        <w:t>r</w:t>
      </w:r>
      <w:r w:rsidR="0031410C">
        <w:t xml:space="preserve">ty-three patients were ipilimumab-naïve. </w:t>
      </w:r>
      <w:r w:rsidR="00FB5A71" w:rsidRPr="007C7CD6">
        <w:t>The raw counts were normalized using trimmed mean of M-values (TMM)</w:t>
      </w:r>
      <w:r w:rsidR="00FB5A71">
        <w:t xml:space="preserve"> </w:t>
      </w:r>
      <w:r w:rsidR="00FB5A71" w:rsidRPr="007C7CD6">
        <w:t xml:space="preserve">followed by a subsequent transformation to log-CPM (counts per million) values using </w:t>
      </w:r>
      <w:proofErr w:type="spellStart"/>
      <w:r w:rsidR="00FB5A71" w:rsidRPr="007C7CD6">
        <w:t>voom</w:t>
      </w:r>
      <w:proofErr w:type="spellEnd"/>
      <w:r w:rsidR="00FB5A71" w:rsidRPr="007C7CD6">
        <w:t>, which are assumed to be approximately normally distributed.</w:t>
      </w:r>
    </w:p>
    <w:p w14:paraId="03206EB6" w14:textId="7AC9622D" w:rsidR="00FF6B99" w:rsidRDefault="00FF6B99" w:rsidP="00FD2AD0">
      <w:pPr>
        <w:rPr>
          <w:b/>
        </w:rPr>
      </w:pPr>
      <w:r>
        <w:rPr>
          <w:b/>
        </w:rPr>
        <w:t xml:space="preserve">Identifying modules and developing </w:t>
      </w:r>
      <w:r w:rsidR="003A5720">
        <w:rPr>
          <w:b/>
        </w:rPr>
        <w:t>Random F</w:t>
      </w:r>
      <w:r>
        <w:rPr>
          <w:b/>
        </w:rPr>
        <w:t>orest classifiers</w:t>
      </w:r>
      <w:r w:rsidR="005C3347">
        <w:rPr>
          <w:b/>
        </w:rPr>
        <w:t xml:space="preserve"> or prediction models</w:t>
      </w:r>
    </w:p>
    <w:p w14:paraId="42CE4032" w14:textId="7D8194ED" w:rsidR="008319A5" w:rsidRDefault="008319A5" w:rsidP="00FD2AD0">
      <w:pPr>
        <w:rPr>
          <w:b/>
        </w:rPr>
      </w:pPr>
    </w:p>
    <w:p w14:paraId="6F3B5556" w14:textId="24287F8D" w:rsidR="008319A5" w:rsidRDefault="00363572" w:rsidP="00FD2AD0">
      <w:pPr>
        <w:rPr>
          <w:color w:val="000000" w:themeColor="text1"/>
        </w:rPr>
      </w:pPr>
      <w:r w:rsidRPr="003D6F40">
        <w:rPr>
          <w:color w:val="000000" w:themeColor="text1"/>
        </w:rPr>
        <w:t>In order to develop modules of</w:t>
      </w:r>
      <w:r w:rsidR="00296613" w:rsidRPr="003D6F40">
        <w:rPr>
          <w:color w:val="000000" w:themeColor="text1"/>
        </w:rPr>
        <w:t xml:space="preserve"> ECA activity, patient samples in ECA ‘Low’ and ECA ‘High’ groups were identified and the corresponding UMI count data was processed using the R package ‘Seurat’ (version 2.0.1) </w:t>
      </w:r>
      <w:hyperlink w:anchor="_ENREF_39" w:tooltip="Butler, 2018 #12" w:history="1">
        <w:r w:rsidR="000C5C70" w:rsidRPr="003D6F40">
          <w:rPr>
            <w:color w:val="000000" w:themeColor="text1"/>
          </w:rPr>
          <w:fldChar w:fldCharType="begin"/>
        </w:r>
        <w:r w:rsidR="000C5C70">
          <w:rPr>
            <w:color w:val="000000" w:themeColor="text1"/>
          </w:rPr>
          <w:instrText xml:space="preserve"> ADDIN EN.CITE &lt;EndNote&gt;&lt;Cite&gt;&lt;Author&gt;Butler&lt;/Author&gt;&lt;Year&gt;2018&lt;/Year&gt;&lt;RecNum&gt;12&lt;/RecNum&gt;&lt;DisplayText&gt;&lt;style face="superscript"&gt;39&lt;/style&gt;&lt;/DisplayText&gt;&lt;record&gt;&lt;rec-number&gt;12&lt;/rec-number&gt;&lt;foreign-keys&gt;&lt;key app="EN" db-id="99e2pwdttdrr04esxxlxst2je55pp2ddxzdt" timestamp="0"&gt;12&lt;/key&gt;&lt;/foreign-keys&gt;&lt;ref-type name="Journal Article"&gt;17&lt;/ref-type&gt;&lt;contributors&gt;&lt;authors&gt;&lt;author&gt;Butler, A.&lt;/author&gt;&lt;author&gt;Hoffman, P.&lt;/author&gt;&lt;author&gt;Smibert, P.&lt;/author&gt;&lt;author&gt;Papalexi, E.&lt;/author&gt;&lt;author&gt;Satija, R.&lt;/author&gt;&lt;/authors&gt;&lt;/contributors&gt;&lt;auth-address&gt;New York Genome Center, New York, New York, USA.&amp;#xD;Center for Genomics and Systems Biology, New York University, New York, New York, USA.&lt;/auth-address&gt;&lt;titles&gt;&lt;title&gt;Integrating single-cell transcriptomic data across different conditions, technologies, and species&lt;/title&gt;&lt;secondary-title&gt;Nat Biotechnol&lt;/secondary-title&gt;&lt;/titles&gt;&lt;pages&gt;411-420&lt;/pages&gt;&lt;volume&gt;36&lt;/volume&gt;&lt;number&gt;5&lt;/number&gt;&lt;edition&gt;2018/04/03&lt;/edition&gt;&lt;dates&gt;&lt;year&gt;2018&lt;/year&gt;&lt;pub-dates&gt;&lt;date&gt;Jun&lt;/date&gt;&lt;/pub-dates&gt;&lt;/dates&gt;&lt;isbn&gt;1546-1696 (Electronic)&amp;#xD;1087-0156 (Linking)&lt;/isbn&gt;&lt;accession-num&gt;29608179&lt;/accession-num&gt;&lt;urls&gt;&lt;related-urls&gt;&lt;url&gt;https://www.ncbi.nlm.nih.gov/pubmed/29608179&lt;/url&gt;&lt;/related-urls&gt;&lt;/urls&gt;&lt;electronic-resource-num&gt;10.1038/nbt.4096&lt;/electronic-resource-num&gt;&lt;/record&gt;&lt;/Cite&gt;&lt;/EndNote&gt;</w:instrText>
        </w:r>
        <w:r w:rsidR="000C5C70" w:rsidRPr="003D6F40">
          <w:rPr>
            <w:color w:val="000000" w:themeColor="text1"/>
          </w:rPr>
          <w:fldChar w:fldCharType="separate"/>
        </w:r>
        <w:r w:rsidR="000C5C70" w:rsidRPr="007F4801">
          <w:rPr>
            <w:noProof/>
            <w:color w:val="000000" w:themeColor="text1"/>
            <w:vertAlign w:val="superscript"/>
          </w:rPr>
          <w:t>39</w:t>
        </w:r>
        <w:r w:rsidR="000C5C70" w:rsidRPr="003D6F40">
          <w:rPr>
            <w:color w:val="000000" w:themeColor="text1"/>
          </w:rPr>
          <w:fldChar w:fldCharType="end"/>
        </w:r>
      </w:hyperlink>
      <w:r w:rsidR="00296613" w:rsidRPr="003D6F40">
        <w:rPr>
          <w:color w:val="000000" w:themeColor="text1"/>
        </w:rPr>
        <w:t xml:space="preserve">. In order to focus more on biologically </w:t>
      </w:r>
      <w:r w:rsidR="00677BE8" w:rsidRPr="003D6F40">
        <w:rPr>
          <w:color w:val="000000" w:themeColor="text1"/>
        </w:rPr>
        <w:t>meaningful variation, we focused on the highly variable genes while controlling for the strong relationship between variability and average expression.</w:t>
      </w:r>
      <w:r w:rsidR="009A4AF1" w:rsidRPr="003D6F40">
        <w:rPr>
          <w:color w:val="000000" w:themeColor="text1"/>
        </w:rPr>
        <w:t xml:space="preserve"> We chose genes whose log-mean values were between 0.015 and 3.2, and whose dispersion was above 0.5, resulting in 4,690 </w:t>
      </w:r>
      <w:r w:rsidR="00743003" w:rsidRPr="003D6F40">
        <w:rPr>
          <w:color w:val="000000" w:themeColor="text1"/>
        </w:rPr>
        <w:t xml:space="preserve">highly variable </w:t>
      </w:r>
      <w:r w:rsidR="009A4AF1" w:rsidRPr="003D6F40">
        <w:rPr>
          <w:color w:val="000000" w:themeColor="text1"/>
        </w:rPr>
        <w:t>genes.</w:t>
      </w:r>
      <w:r w:rsidR="00743003" w:rsidRPr="003D6F40">
        <w:rPr>
          <w:color w:val="000000" w:themeColor="text1"/>
        </w:rPr>
        <w:t xml:space="preserve"> </w:t>
      </w:r>
      <w:r w:rsidR="003D6F40" w:rsidRPr="003D6F40">
        <w:rPr>
          <w:color w:val="000000" w:themeColor="text1"/>
        </w:rPr>
        <w:t xml:space="preserve">We next </w:t>
      </w:r>
      <w:r w:rsidR="003D6F40" w:rsidRPr="003D6F40">
        <w:rPr>
          <w:color w:val="000000" w:themeColor="text1"/>
        </w:rPr>
        <w:lastRenderedPageBreak/>
        <w:t xml:space="preserve">performed spectral decomposition or principal component analysis of this matrix to compute scores </w:t>
      </w:r>
      <w:r w:rsidR="003D6F40">
        <w:rPr>
          <w:color w:val="000000" w:themeColor="text1"/>
        </w:rPr>
        <w:t>(</w:t>
      </w:r>
      <w:proofErr w:type="spellStart"/>
      <w:r w:rsidR="003D6F40">
        <w:rPr>
          <w:color w:val="000000" w:themeColor="text1"/>
        </w:rPr>
        <w:t>pca</w:t>
      </w:r>
      <w:proofErr w:type="spellEnd"/>
      <w:r w:rsidR="003D6F40">
        <w:rPr>
          <w:color w:val="000000" w:themeColor="text1"/>
        </w:rPr>
        <w:t xml:space="preserve"> scores) </w:t>
      </w:r>
      <w:r w:rsidR="003D6F40" w:rsidRPr="003D6F40">
        <w:rPr>
          <w:color w:val="000000" w:themeColor="text1"/>
        </w:rPr>
        <w:t xml:space="preserve">with each principal component representing a metagene or module </w:t>
      </w:r>
      <w:r w:rsidR="003D6F40" w:rsidRPr="003D6F40">
        <w:rPr>
          <w:color w:val="000000" w:themeColor="text1"/>
          <w:shd w:val="clear" w:color="auto" w:fill="FFFFFF"/>
        </w:rPr>
        <w:t>that combines information across a correlated gene set</w:t>
      </w:r>
      <w:r w:rsidR="003D6F40" w:rsidRPr="003D6F40">
        <w:rPr>
          <w:color w:val="000000" w:themeColor="text1"/>
        </w:rPr>
        <w:t>. In order to determine the number of significant modules for any downstream analysis, we</w:t>
      </w:r>
      <w:r w:rsidR="003D6F40">
        <w:rPr>
          <w:color w:val="000000" w:themeColor="text1"/>
        </w:rPr>
        <w:t xml:space="preserve"> ran a resampling test </w:t>
      </w:r>
      <w:hyperlink w:anchor="_ENREF_40" w:tooltip="Macosko, 2015 #36" w:history="1">
        <w:r w:rsidR="000C5C70">
          <w:rPr>
            <w:color w:val="000000" w:themeColor="text1"/>
          </w:rPr>
          <w:fldChar w:fldCharType="begin">
            <w:fldData xml:space="preserve">PEVuZE5vdGU+PENpdGU+PEF1dGhvcj5NYWNvc2tvPC9BdXRob3I+PFllYXI+MjAxNTwvWWVhcj48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</w:fldData>
          </w:fldChar>
        </w:r>
        <w:r w:rsidR="000C5C70">
          <w:rPr>
            <w:color w:val="000000" w:themeColor="text1"/>
          </w:rPr>
          <w:instrText xml:space="preserve"> ADDIN EN.CITE </w:instrText>
        </w:r>
        <w:r w:rsidR="000C5C70">
          <w:rPr>
            <w:color w:val="000000" w:themeColor="text1"/>
          </w:rPr>
          <w:fldChar w:fldCharType="begin">
            <w:fldData xml:space="preserve">PEVuZE5vdGU+PENpdGU+PEF1dGhvcj5NYWNvc2tvPC9BdXRob3I+PFllYXI+MjAxNTwvWWVhcj48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</w:fldData>
          </w:fldChar>
        </w:r>
        <w:r w:rsidR="000C5C70">
          <w:rPr>
            <w:color w:val="000000" w:themeColor="text1"/>
          </w:rPr>
          <w:instrText xml:space="preserve"> ADDIN EN.CITE.DATA </w:instrText>
        </w:r>
        <w:r w:rsidR="000C5C70">
          <w:rPr>
            <w:color w:val="000000" w:themeColor="text1"/>
          </w:rPr>
        </w:r>
        <w:r w:rsidR="000C5C70">
          <w:rPr>
            <w:color w:val="000000" w:themeColor="text1"/>
          </w:rPr>
          <w:fldChar w:fldCharType="end"/>
        </w:r>
        <w:r w:rsidR="000C5C70">
          <w:rPr>
            <w:color w:val="000000" w:themeColor="text1"/>
          </w:rPr>
        </w:r>
        <w:r w:rsidR="000C5C70">
          <w:rPr>
            <w:color w:val="000000" w:themeColor="text1"/>
          </w:rPr>
          <w:fldChar w:fldCharType="separate"/>
        </w:r>
        <w:r w:rsidR="000C5C70" w:rsidRPr="007F4801">
          <w:rPr>
            <w:noProof/>
            <w:color w:val="000000" w:themeColor="text1"/>
            <w:vertAlign w:val="superscript"/>
          </w:rPr>
          <w:t>40</w:t>
        </w:r>
        <w:r w:rsidR="000C5C70">
          <w:rPr>
            <w:color w:val="000000" w:themeColor="text1"/>
          </w:rPr>
          <w:fldChar w:fldCharType="end"/>
        </w:r>
      </w:hyperlink>
      <w:r w:rsidR="003D6F40">
        <w:rPr>
          <w:color w:val="000000" w:themeColor="text1"/>
        </w:rPr>
        <w:t xml:space="preserve"> inspired by jackstraw procedure</w:t>
      </w:r>
      <w:r w:rsidR="00D96EE9">
        <w:rPr>
          <w:color w:val="000000" w:themeColor="text1"/>
        </w:rPr>
        <w:t xml:space="preserve"> </w:t>
      </w:r>
      <w:hyperlink w:anchor="_ENREF_41" w:tooltip="Chung, 2015 #38" w:history="1">
        <w:r w:rsidR="000C5C70">
          <w:rPr>
            <w:color w:val="000000" w:themeColor="text1"/>
          </w:rPr>
          <w:fldChar w:fldCharType="begin">
            <w:fldData xml:space="preserve">PEVuZE5vdGU+PENpdGU+PEF1dGhvcj5DaHVuZzwvQXV0aG9yPjxZZWFyPjIwMTU8L1llYXI+PFJl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</w:fldData>
          </w:fldChar>
        </w:r>
        <w:r w:rsidR="000C5C70">
          <w:rPr>
            <w:color w:val="000000" w:themeColor="text1"/>
          </w:rPr>
          <w:instrText xml:space="preserve"> ADDIN EN.CITE </w:instrText>
        </w:r>
        <w:r w:rsidR="000C5C70">
          <w:rPr>
            <w:color w:val="000000" w:themeColor="text1"/>
          </w:rPr>
          <w:fldChar w:fldCharType="begin">
            <w:fldData xml:space="preserve">PEVuZE5vdGU+PENpdGU+PEF1dGhvcj5DaHVuZzwvQXV0aG9yPjxZZWFyPjIwMTU8L1llYXI+PFJl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</w:fldData>
          </w:fldChar>
        </w:r>
        <w:r w:rsidR="000C5C70">
          <w:rPr>
            <w:color w:val="000000" w:themeColor="text1"/>
          </w:rPr>
          <w:instrText xml:space="preserve"> ADDIN EN.CITE.DATA </w:instrText>
        </w:r>
        <w:r w:rsidR="000C5C70">
          <w:rPr>
            <w:color w:val="000000" w:themeColor="text1"/>
          </w:rPr>
        </w:r>
        <w:r w:rsidR="000C5C70">
          <w:rPr>
            <w:color w:val="000000" w:themeColor="text1"/>
          </w:rPr>
          <w:fldChar w:fldCharType="end"/>
        </w:r>
        <w:r w:rsidR="000C5C70">
          <w:rPr>
            <w:color w:val="000000" w:themeColor="text1"/>
          </w:rPr>
        </w:r>
        <w:r w:rsidR="000C5C70">
          <w:rPr>
            <w:color w:val="000000" w:themeColor="text1"/>
          </w:rPr>
          <w:fldChar w:fldCharType="separate"/>
        </w:r>
        <w:r w:rsidR="000C5C70" w:rsidRPr="007F4801">
          <w:rPr>
            <w:noProof/>
            <w:color w:val="000000" w:themeColor="text1"/>
            <w:vertAlign w:val="superscript"/>
          </w:rPr>
          <w:t>41</w:t>
        </w:r>
        <w:r w:rsidR="000C5C70">
          <w:rPr>
            <w:color w:val="000000" w:themeColor="text1"/>
          </w:rPr>
          <w:fldChar w:fldCharType="end"/>
        </w:r>
      </w:hyperlink>
      <w:r w:rsidR="003D6F40">
        <w:rPr>
          <w:color w:val="000000" w:themeColor="text1"/>
        </w:rPr>
        <w:t>, which involves computing a</w:t>
      </w:r>
      <w:r w:rsidR="000F0727">
        <w:rPr>
          <w:color w:val="000000" w:themeColor="text1"/>
        </w:rPr>
        <w:t>n empirical</w:t>
      </w:r>
      <w:r w:rsidR="003D6F40">
        <w:rPr>
          <w:color w:val="000000" w:themeColor="text1"/>
        </w:rPr>
        <w:t xml:space="preserve"> null distribution of the </w:t>
      </w:r>
      <w:proofErr w:type="spellStart"/>
      <w:r w:rsidR="003D6F40">
        <w:rPr>
          <w:color w:val="000000" w:themeColor="text1"/>
        </w:rPr>
        <w:t>pca</w:t>
      </w:r>
      <w:proofErr w:type="spellEnd"/>
      <w:r w:rsidR="003D6F40">
        <w:rPr>
          <w:color w:val="000000" w:themeColor="text1"/>
        </w:rPr>
        <w:t xml:space="preserve"> scores by repeated resampling of</w:t>
      </w:r>
      <w:r w:rsidR="00BE7950">
        <w:rPr>
          <w:color w:val="000000" w:themeColor="text1"/>
        </w:rPr>
        <w:t xml:space="preserve"> 1% of the data. Jackstraw analysis </w:t>
      </w:r>
      <w:r w:rsidR="009C5B50">
        <w:rPr>
          <w:color w:val="000000" w:themeColor="text1"/>
        </w:rPr>
        <w:t xml:space="preserve">of 1,000 data replicates </w:t>
      </w:r>
      <w:r w:rsidR="00BE7950">
        <w:rPr>
          <w:color w:val="000000" w:themeColor="text1"/>
        </w:rPr>
        <w:t>resulted in eight modules</w:t>
      </w:r>
      <w:r w:rsidR="000F0727">
        <w:rPr>
          <w:color w:val="000000" w:themeColor="text1"/>
        </w:rPr>
        <w:t xml:space="preserve"> at p-value less than or equal to 0.05</w:t>
      </w:r>
      <w:r w:rsidR="00BE7950">
        <w:rPr>
          <w:color w:val="000000" w:themeColor="text1"/>
        </w:rPr>
        <w:t>. Functional enrichment analysis of each module was implemented by R package ‘</w:t>
      </w:r>
      <w:proofErr w:type="spellStart"/>
      <w:r w:rsidR="00BE7950">
        <w:rPr>
          <w:color w:val="000000" w:themeColor="text1"/>
        </w:rPr>
        <w:t>clusterProfiler</w:t>
      </w:r>
      <w:proofErr w:type="spellEnd"/>
      <w:r w:rsidR="00BE7950">
        <w:rPr>
          <w:color w:val="000000" w:themeColor="text1"/>
        </w:rPr>
        <w:t xml:space="preserve">’ (version 3.8.1) </w:t>
      </w:r>
      <w:hyperlink w:anchor="_ENREF_42" w:tooltip="Yu, 2012 #37" w:history="1">
        <w:r w:rsidR="000C5C70">
          <w:rPr>
            <w:color w:val="000000" w:themeColor="text1"/>
          </w:rPr>
          <w:fldChar w:fldCharType="begin"/>
        </w:r>
        <w:r w:rsidR="000C5C70">
          <w:rPr>
            <w:color w:val="000000" w:themeColor="text1"/>
          </w:rPr>
          <w:instrText xml:space="preserve"> ADDIN EN.CITE &lt;EndNote&gt;&lt;Cite&gt;&lt;Author&gt;Yu&lt;/Author&gt;&lt;Year&gt;2012&lt;/Year&gt;&lt;RecNum&gt;37&lt;/RecNum&gt;&lt;DisplayText&gt;&lt;style face="superscript"&gt;42&lt;/style&gt;&lt;/DisplayText&gt;&lt;record&gt;&lt;rec-number&gt;37&lt;/rec-number&gt;&lt;foreign-keys&gt;&lt;key app="EN" db-id="99e2pwdttdrr04esxxlxst2je55pp2ddxzdt" timestamp="0"&gt;37&lt;/key&gt;&lt;/foreign-keys&gt;&lt;ref-type name="Journal Article"&gt;17&lt;/ref-type&gt;&lt;contributors&gt;&lt;authors&gt;&lt;author&gt;Yu, G.&lt;/author&gt;&lt;author&gt;Wang, L. G.&lt;/author&gt;&lt;author&gt;Han, Y.&lt;/author&gt;&lt;author&gt;He, Q. Y.&lt;/author&gt;&lt;/authors&gt;&lt;/contributors&gt;&lt;auth-address&gt;Institute of Life and Health Engineering, Key Laboratory of Functional Protein Research of Guangdong Higher Education Institutes, Jinan University, Guangzhou, People&amp;apos;s Republic of China.&lt;/auth-address&gt;&lt;titles&gt;&lt;title&gt;clusterProfiler: an R package for comparing biological themes among gene clusters&lt;/title&gt;&lt;secondary-title&gt;OMICS&lt;/secondary-title&gt;&lt;/titles&gt;&lt;pages&gt;284-7&lt;/pages&gt;&lt;volume&gt;16&lt;/volume&gt;&lt;number&gt;5&lt;/number&gt;&lt;edition&gt;2012/03/30&lt;/edition&gt;&lt;keywords&gt;&lt;keyword&gt;Animals&lt;/keyword&gt;&lt;keyword&gt;Gene Expression Profiling/*methods&lt;/keyword&gt;&lt;keyword&gt;Humans&lt;/keyword&gt;&lt;keyword&gt;Mice&lt;/keyword&gt;&lt;keyword&gt;*Multigene Family&lt;/keyword&gt;&lt;keyword&gt;Programming Languages&lt;/keyword&gt;&lt;keyword&gt;Proteomics/*methods&lt;/keyword&gt;&lt;keyword&gt;Software&lt;/keyword&gt;&lt;keyword&gt;*Transcriptome&lt;/keyword&gt;&lt;keyword&gt;Yeasts&lt;/keyword&gt;&lt;/keywords&gt;&lt;dates&gt;&lt;year&gt;2012&lt;/year&gt;&lt;pub-dates&gt;&lt;date&gt;May&lt;/date&gt;&lt;/pub-dates&gt;&lt;/dates&gt;&lt;isbn&gt;1557-8100 (Electronic)&amp;#xD;1536-2310 (Linking)&lt;/isbn&gt;&lt;accession-num&gt;22455463&lt;/accession-num&gt;&lt;urls&gt;&lt;related-urls&gt;&lt;url&gt;https://www.ncbi.nlm.nih.gov/pubmed/22455463&lt;/url&gt;&lt;/related-urls&gt;&lt;/urls&gt;&lt;custom2&gt;PMC3339379&lt;/custom2&gt;&lt;electronic-resource-num&gt;10.1089/omi.2011.0118&lt;/electronic-resource-num&gt;&lt;/record&gt;&lt;/Cite&gt;&lt;/EndNote&gt;</w:instrText>
        </w:r>
        <w:r w:rsidR="000C5C70">
          <w:rPr>
            <w:color w:val="000000" w:themeColor="text1"/>
          </w:rPr>
          <w:fldChar w:fldCharType="separate"/>
        </w:r>
        <w:r w:rsidR="000C5C70" w:rsidRPr="007F4801">
          <w:rPr>
            <w:noProof/>
            <w:color w:val="000000" w:themeColor="text1"/>
            <w:vertAlign w:val="superscript"/>
          </w:rPr>
          <w:t>42</w:t>
        </w:r>
        <w:r w:rsidR="000C5C70">
          <w:rPr>
            <w:color w:val="000000" w:themeColor="text1"/>
          </w:rPr>
          <w:fldChar w:fldCharType="end"/>
        </w:r>
      </w:hyperlink>
      <w:r w:rsidR="00BE7950">
        <w:rPr>
          <w:color w:val="000000" w:themeColor="text1"/>
        </w:rPr>
        <w:t xml:space="preserve">. </w:t>
      </w:r>
    </w:p>
    <w:p w14:paraId="435E7B27" w14:textId="1AA75E03" w:rsidR="009C5B50" w:rsidRDefault="009C5B50" w:rsidP="00FD2AD0">
      <w:pPr>
        <w:rPr>
          <w:color w:val="000000" w:themeColor="text1"/>
        </w:rPr>
      </w:pPr>
    </w:p>
    <w:p w14:paraId="6CB71540" w14:textId="543E19B7" w:rsidR="00FF6B99" w:rsidRDefault="009C5B50" w:rsidP="00FD2AD0">
      <w:pPr>
        <w:rPr>
          <w:color w:val="000000" w:themeColor="text1"/>
        </w:rPr>
      </w:pPr>
      <w:r>
        <w:rPr>
          <w:color w:val="000000" w:themeColor="text1"/>
        </w:rPr>
        <w:t xml:space="preserve">Each module was then used to train </w:t>
      </w:r>
      <w:r w:rsidR="003A5720">
        <w:rPr>
          <w:color w:val="000000" w:themeColor="text1"/>
        </w:rPr>
        <w:t>R</w:t>
      </w:r>
      <w:r>
        <w:rPr>
          <w:color w:val="000000" w:themeColor="text1"/>
        </w:rPr>
        <w:t xml:space="preserve">andom </w:t>
      </w:r>
      <w:r w:rsidR="003A5720">
        <w:rPr>
          <w:color w:val="000000" w:themeColor="text1"/>
        </w:rPr>
        <w:t>F</w:t>
      </w:r>
      <w:r>
        <w:rPr>
          <w:color w:val="000000" w:themeColor="text1"/>
        </w:rPr>
        <w:t xml:space="preserve">orest </w:t>
      </w:r>
      <w:r w:rsidR="00174D36">
        <w:rPr>
          <w:color w:val="000000" w:themeColor="text1"/>
        </w:rPr>
        <w:t xml:space="preserve">(RF) </w:t>
      </w:r>
      <w:r w:rsidR="00083CDC">
        <w:rPr>
          <w:color w:val="000000" w:themeColor="text1"/>
        </w:rPr>
        <w:t>classifier</w:t>
      </w:r>
      <w:r w:rsidR="003A5720">
        <w:rPr>
          <w:color w:val="000000" w:themeColor="text1"/>
        </w:rPr>
        <w:t xml:space="preserve">s </w:t>
      </w:r>
      <w:r w:rsidR="00B96C18">
        <w:rPr>
          <w:color w:val="000000" w:themeColor="text1"/>
        </w:rPr>
        <w:t xml:space="preserve">implemented in R package ‘caret’ (version 6.0.81) </w:t>
      </w:r>
      <w:hyperlink w:anchor="_ENREF_43" w:tooltip="Kuhn, 2008 #39" w:history="1">
        <w:r w:rsidR="000C5C70">
          <w:rPr>
            <w:color w:val="000000" w:themeColor="text1"/>
          </w:rPr>
          <w:fldChar w:fldCharType="begin"/>
        </w:r>
        <w:r w:rsidR="000C5C70">
          <w:rPr>
            <w:color w:val="000000" w:themeColor="text1"/>
          </w:rPr>
          <w:instrText xml:space="preserve"> ADDIN EN.CITE &lt;EndNote&gt;&lt;Cite&gt;&lt;Author&gt;Kuhn&lt;/Author&gt;&lt;Year&gt;2008&lt;/Year&gt;&lt;RecNum&gt;39&lt;/RecNum&gt;&lt;DisplayText&gt;&lt;style face="superscript"&gt;43&lt;/style&gt;&lt;/DisplayText&gt;&lt;record&gt;&lt;rec-number&gt;39&lt;/rec-number&gt;&lt;foreign-keys&gt;&lt;key app="EN" db-id="99e2pwdttdrr04esxxlxst2je55pp2ddxzdt" timestamp="0"&gt;39&lt;/key&gt;&lt;/foreign-keys&gt;&lt;ref-type name="Journal Article"&gt;17&lt;/ref-type&gt;&lt;contributors&gt;&lt;authors&gt;&lt;author&gt;Kuhn, M.&lt;/author&gt;&lt;/authors&gt;&lt;/contributors&gt;&lt;titles&gt;&lt;title&gt;Building predictive models in R using the caret package.&lt;/title&gt;&lt;secondary-title&gt;Journal of Statistical Software&lt;/secondary-title&gt;&lt;/titles&gt;&lt;volume&gt;28&lt;/volume&gt;&lt;number&gt;5&lt;/number&gt;&lt;dates&gt;&lt;year&gt;2008&lt;/year&gt;&lt;/dates&gt;&lt;urls&gt;&lt;/urls&gt;&lt;/record&gt;&lt;/Cite&gt;&lt;/EndNote&gt;</w:instrText>
        </w:r>
        <w:r w:rsidR="000C5C70">
          <w:rPr>
            <w:color w:val="000000" w:themeColor="text1"/>
          </w:rPr>
          <w:fldChar w:fldCharType="separate"/>
        </w:r>
        <w:r w:rsidR="000C5C70" w:rsidRPr="007F4801">
          <w:rPr>
            <w:noProof/>
            <w:color w:val="000000" w:themeColor="text1"/>
            <w:vertAlign w:val="superscript"/>
          </w:rPr>
          <w:t>43</w:t>
        </w:r>
        <w:r w:rsidR="000C5C70">
          <w:rPr>
            <w:color w:val="000000" w:themeColor="text1"/>
          </w:rPr>
          <w:fldChar w:fldCharType="end"/>
        </w:r>
      </w:hyperlink>
      <w:r w:rsidR="00B96C18">
        <w:rPr>
          <w:color w:val="000000" w:themeColor="text1"/>
        </w:rPr>
        <w:t xml:space="preserve">. </w:t>
      </w:r>
      <w:r w:rsidR="00174D36">
        <w:rPr>
          <w:color w:val="000000" w:themeColor="text1"/>
        </w:rPr>
        <w:t xml:space="preserve">For every RF classifier, we optimized </w:t>
      </w:r>
      <w:r w:rsidR="000D7EB5">
        <w:rPr>
          <w:color w:val="000000" w:themeColor="text1"/>
        </w:rPr>
        <w:t xml:space="preserve">the following three parameters until prognostic significance was achieved by the </w:t>
      </w:r>
      <w:r w:rsidR="00170901">
        <w:rPr>
          <w:color w:val="000000" w:themeColor="text1"/>
        </w:rPr>
        <w:t xml:space="preserve">final </w:t>
      </w:r>
      <w:r w:rsidR="000D7EB5">
        <w:rPr>
          <w:color w:val="000000" w:themeColor="text1"/>
        </w:rPr>
        <w:t xml:space="preserve">predictions – 1) </w:t>
      </w:r>
      <w:proofErr w:type="spellStart"/>
      <w:r w:rsidR="000D7EB5">
        <w:rPr>
          <w:color w:val="000000" w:themeColor="text1"/>
        </w:rPr>
        <w:t>mtry</w:t>
      </w:r>
      <w:proofErr w:type="spellEnd"/>
      <w:r w:rsidR="000D7EB5">
        <w:rPr>
          <w:color w:val="000000" w:themeColor="text1"/>
        </w:rPr>
        <w:t>: the number of genes randomly sampled at every tree split</w:t>
      </w:r>
      <w:r w:rsidR="001965A3">
        <w:rPr>
          <w:color w:val="000000" w:themeColor="text1"/>
        </w:rPr>
        <w:t xml:space="preserve">, </w:t>
      </w:r>
      <w:r w:rsidR="000D7EB5">
        <w:rPr>
          <w:color w:val="000000" w:themeColor="text1"/>
        </w:rPr>
        <w:t xml:space="preserve">2) </w:t>
      </w:r>
      <w:proofErr w:type="spellStart"/>
      <w:r w:rsidR="000D7EB5">
        <w:rPr>
          <w:color w:val="000000" w:themeColor="text1"/>
        </w:rPr>
        <w:t>ntree</w:t>
      </w:r>
      <w:proofErr w:type="spellEnd"/>
      <w:r w:rsidR="000D7EB5">
        <w:rPr>
          <w:color w:val="000000" w:themeColor="text1"/>
        </w:rPr>
        <w:t>: the number of trees to grow in a RF model, and 3) data partitioning into train and test sets. In order to optimize the ‘</w:t>
      </w:r>
      <w:proofErr w:type="spellStart"/>
      <w:r w:rsidR="000D7EB5">
        <w:rPr>
          <w:color w:val="000000" w:themeColor="text1"/>
        </w:rPr>
        <w:t>mtry</w:t>
      </w:r>
      <w:proofErr w:type="spellEnd"/>
      <w:r w:rsidR="000D7EB5">
        <w:rPr>
          <w:color w:val="000000" w:themeColor="text1"/>
        </w:rPr>
        <w:t xml:space="preserve">’ parameter, we tried a minimum of 50 genes and a maximum number not exceeding the number of genes in the RF model; we tried 10 – 1000 trees at increments of 50, and tried train/test partition sizes of 40%, 45%, 50%, 60%, 75% and 100%. To avoid overfitting, each classifier was validated using </w:t>
      </w:r>
      <w:r w:rsidR="005D43D3">
        <w:rPr>
          <w:color w:val="000000" w:themeColor="text1"/>
        </w:rPr>
        <w:t>1</w:t>
      </w:r>
      <w:r w:rsidR="000D7EB5">
        <w:rPr>
          <w:color w:val="000000" w:themeColor="text1"/>
        </w:rPr>
        <w:t>0-fold cross-validation</w:t>
      </w:r>
      <w:r w:rsidR="005D43D3">
        <w:rPr>
          <w:color w:val="000000" w:themeColor="text1"/>
        </w:rPr>
        <w:t xml:space="preserve"> procedure.</w:t>
      </w:r>
    </w:p>
    <w:p w14:paraId="06505BE8" w14:textId="77777777" w:rsidR="000D7EB5" w:rsidRDefault="000D7EB5" w:rsidP="00FD2AD0">
      <w:pPr>
        <w:rPr>
          <w:b/>
        </w:rPr>
      </w:pPr>
    </w:p>
    <w:p w14:paraId="52D2E96E" w14:textId="14B81954" w:rsidR="00FF6B99" w:rsidRDefault="00FF6B99" w:rsidP="00FD2AD0">
      <w:pPr>
        <w:rPr>
          <w:b/>
        </w:rPr>
      </w:pPr>
      <w:r>
        <w:rPr>
          <w:b/>
        </w:rPr>
        <w:t xml:space="preserve">Survival analyses with </w:t>
      </w:r>
      <w:r w:rsidR="0082632C">
        <w:rPr>
          <w:b/>
        </w:rPr>
        <w:t xml:space="preserve">the RF </w:t>
      </w:r>
      <w:r>
        <w:rPr>
          <w:b/>
        </w:rPr>
        <w:t>classifiers</w:t>
      </w:r>
      <w:r w:rsidR="0082632C">
        <w:rPr>
          <w:b/>
        </w:rPr>
        <w:t xml:space="preserve"> developed from the modules</w:t>
      </w:r>
    </w:p>
    <w:p w14:paraId="18A97F9E" w14:textId="77777777" w:rsidR="00386314" w:rsidRDefault="00D61512" w:rsidP="00386314">
      <w:pPr>
        <w:pStyle w:val="NormalWeb"/>
      </w:pPr>
      <w:r>
        <w:t>I</w:t>
      </w:r>
      <w:r w:rsidR="004344F6" w:rsidRPr="004344F6">
        <w:t xml:space="preserve">n order to assess the prognostic significance of the RF classifiers developed from each module, </w:t>
      </w:r>
      <w:r w:rsidR="00A411AC">
        <w:t>we generated Kaplan-Meier survival curves on the predicted groups (ECA ‘Low’ or ECA ‘High’)</w:t>
      </w:r>
      <w:r>
        <w:t xml:space="preserve"> using R package ‘</w:t>
      </w:r>
      <w:proofErr w:type="spellStart"/>
      <w:r>
        <w:t>survminer</w:t>
      </w:r>
      <w:proofErr w:type="spellEnd"/>
      <w:r>
        <w:t>’ (version 0.4.3)</w:t>
      </w:r>
      <w:r w:rsidR="00A411AC">
        <w:t xml:space="preserve">. </w:t>
      </w:r>
      <w:r w:rsidRPr="00D61512">
        <w:t xml:space="preserve">Distributions of Kaplan-Meir survival curves </w:t>
      </w:r>
      <w:r w:rsidR="00530693">
        <w:t xml:space="preserve">for progression-free and overall survival </w:t>
      </w:r>
      <w:r w:rsidRPr="00D61512">
        <w:t xml:space="preserve">were compared using log-rank test, and a log-rank test </w:t>
      </w:r>
      <w:r>
        <w:rPr>
          <w:iCs/>
        </w:rPr>
        <w:t>p</w:t>
      </w:r>
      <w:r>
        <w:rPr>
          <w:i/>
          <w:iCs/>
        </w:rPr>
        <w:t>-</w:t>
      </w:r>
      <w:r w:rsidRPr="00D61512">
        <w:t>value ≤ 0.05 is considered to be statistically significant.</w:t>
      </w:r>
      <w:r>
        <w:t xml:space="preserve"> </w:t>
      </w:r>
      <w:r w:rsidRPr="00D61512">
        <w:t>For the univariable forest plots</w:t>
      </w:r>
      <w:r w:rsidR="00530693">
        <w:t xml:space="preserve"> implemented using R package ‘</w:t>
      </w:r>
      <w:proofErr w:type="spellStart"/>
      <w:r w:rsidR="00530693">
        <w:t>survutils</w:t>
      </w:r>
      <w:proofErr w:type="spellEnd"/>
      <w:r w:rsidR="00530693">
        <w:t>’ (version 1.0.1)</w:t>
      </w:r>
      <w:r w:rsidRPr="00D61512">
        <w:t>, hazard ratios were derived using Cox proportional hazards survival models</w:t>
      </w:r>
      <w:r w:rsidR="00530693">
        <w:t xml:space="preserve"> with the end points of progression-free survival.</w:t>
      </w:r>
    </w:p>
    <w:p w14:paraId="29E8ECA2" w14:textId="39917D95" w:rsidR="00FF6B99" w:rsidRPr="00386314" w:rsidRDefault="00FF6B99" w:rsidP="00386314">
      <w:pPr>
        <w:pStyle w:val="NormalWeb"/>
      </w:pPr>
      <w:r>
        <w:rPr>
          <w:b/>
        </w:rPr>
        <w:t>Statistical analyses</w:t>
      </w:r>
    </w:p>
    <w:p w14:paraId="11415151" w14:textId="606774FB" w:rsidR="00DE78CA" w:rsidRDefault="00DE78CA" w:rsidP="00FD2AD0">
      <w:r>
        <w:t>All the statistical analyses were performed in R (version 3.</w:t>
      </w:r>
      <w:r w:rsidR="001B61FF">
        <w:t>5.1</w:t>
      </w:r>
      <w:r>
        <w:t>).</w:t>
      </w:r>
      <w:r w:rsidR="00D07F0D">
        <w:t xml:space="preserve"> </w:t>
      </w:r>
      <w:r w:rsidR="001B61FF">
        <w:t xml:space="preserve">Unpaired t-test was used for group comparisons and one-way ANOVA for was used for </w:t>
      </w:r>
      <w:proofErr w:type="spellStart"/>
      <w:r w:rsidR="001B61FF">
        <w:t>comaprisons</w:t>
      </w:r>
      <w:proofErr w:type="spellEnd"/>
      <w:r w:rsidR="001B61FF">
        <w:t xml:space="preserve"> between more than two groups. Statistical significance for all the analyses was accepted at p-value &lt; 0.05. For all differential expression analyses, R package ‘</w:t>
      </w:r>
      <w:proofErr w:type="spellStart"/>
      <w:r w:rsidR="001B61FF">
        <w:t>limma</w:t>
      </w:r>
      <w:proofErr w:type="spellEnd"/>
      <w:r w:rsidR="001B61FF">
        <w:t xml:space="preserve">’ was used and the p-values were adjusted for multiple </w:t>
      </w:r>
      <w:r w:rsidR="009C167B">
        <w:t>comparisons</w:t>
      </w:r>
      <w:r w:rsidR="001B61FF">
        <w:t xml:space="preserve"> using </w:t>
      </w:r>
      <w:proofErr w:type="spellStart"/>
      <w:r w:rsidR="001B61FF">
        <w:t>Benjamini</w:t>
      </w:r>
      <w:proofErr w:type="spellEnd"/>
      <w:r w:rsidR="001B61FF">
        <w:t xml:space="preserve">-Hochberg method. </w:t>
      </w:r>
    </w:p>
    <w:p w14:paraId="4EF77A60" w14:textId="071E9B75" w:rsidR="003E3C64" w:rsidRDefault="003E3C64" w:rsidP="00FD2AD0"/>
    <w:p w14:paraId="3C3E7E2B" w14:textId="0AD0A1C6" w:rsidR="003E3C64" w:rsidRDefault="003E3C64" w:rsidP="00FD2AD0">
      <w:pPr>
        <w:rPr>
          <w:b/>
        </w:rPr>
      </w:pPr>
      <w:r w:rsidRPr="003E3C64">
        <w:rPr>
          <w:b/>
        </w:rPr>
        <w:t xml:space="preserve">Data availability </w:t>
      </w:r>
    </w:p>
    <w:p w14:paraId="00DAEB2C" w14:textId="77777777" w:rsidR="008D6446" w:rsidRPr="003E3C64" w:rsidRDefault="008D6446" w:rsidP="00FD2AD0">
      <w:pPr>
        <w:rPr>
          <w:b/>
        </w:rPr>
      </w:pPr>
    </w:p>
    <w:p w14:paraId="5A97D18E" w14:textId="007A9206" w:rsidR="003E3C64" w:rsidRDefault="00D07F0D" w:rsidP="00FD2AD0">
      <w:r>
        <w:t xml:space="preserve">All the codes required to reproduce the analysis are located at </w:t>
      </w:r>
      <w:hyperlink r:id="rId9" w:history="1">
        <w:r w:rsidRPr="000468EF">
          <w:rPr>
            <w:rStyle w:val="Hyperlink"/>
          </w:rPr>
          <w:t>https://github.com/cramanuj/ECA_modules_paper</w:t>
        </w:r>
      </w:hyperlink>
    </w:p>
    <w:p w14:paraId="56B27C6C" w14:textId="77777777" w:rsidR="00D07F0D" w:rsidRPr="00362C42" w:rsidRDefault="00D07F0D" w:rsidP="00FD2AD0"/>
    <w:p w14:paraId="22EF3AE1" w14:textId="666AA5E3" w:rsidR="00D3726D" w:rsidRPr="00362C42" w:rsidRDefault="00D3726D" w:rsidP="00FD2AD0">
      <w:r w:rsidRPr="00362C42">
        <w:t xml:space="preserve">Further information and </w:t>
      </w:r>
      <w:r w:rsidR="00460022" w:rsidRPr="00362C42">
        <w:t xml:space="preserve">requests for resources should be made to the </w:t>
      </w:r>
      <w:r w:rsidR="00BF2493">
        <w:t>corresponding author</w:t>
      </w:r>
      <w:r w:rsidR="00460022" w:rsidRPr="00362C42">
        <w:t>, H</w:t>
      </w:r>
      <w:r w:rsidR="00BF2493">
        <w:t>erbert</w:t>
      </w:r>
      <w:r w:rsidR="00460022" w:rsidRPr="00362C42">
        <w:t xml:space="preserve"> </w:t>
      </w:r>
      <w:r w:rsidR="00BF2493">
        <w:t>K.</w:t>
      </w:r>
      <w:r w:rsidR="00460022" w:rsidRPr="00362C42">
        <w:t xml:space="preserve"> Lyerly (</w:t>
      </w:r>
      <w:hyperlink r:id="rId10" w:history="1">
        <w:r w:rsidR="00460022" w:rsidRPr="00362C42">
          <w:rPr>
            <w:rStyle w:val="Hyperlink"/>
          </w:rPr>
          <w:t>kim.lyerly@duke.edu</w:t>
        </w:r>
      </w:hyperlink>
      <w:r w:rsidR="00460022" w:rsidRPr="00362C42">
        <w:t>).</w:t>
      </w:r>
    </w:p>
    <w:p w14:paraId="7A2EA17F" w14:textId="48728CB7" w:rsidR="00460022" w:rsidRPr="00362C42" w:rsidRDefault="00460022" w:rsidP="00FD2AD0"/>
    <w:p w14:paraId="36DF9D8E" w14:textId="77777777" w:rsidR="00362C42" w:rsidRDefault="00362C42" w:rsidP="00FF74DD">
      <w:pPr>
        <w:jc w:val="center"/>
        <w:rPr>
          <w:b/>
          <w:shd w:val="clear" w:color="auto" w:fill="FFFFFF"/>
        </w:rPr>
      </w:pPr>
    </w:p>
    <w:p w14:paraId="16571684" w14:textId="2607869E" w:rsidR="00DD0CDB" w:rsidRDefault="00DD0CDB" w:rsidP="007D4C32">
      <w:pPr>
        <w:rPr>
          <w:b/>
          <w:shd w:val="clear" w:color="auto" w:fill="FFFFFF"/>
        </w:rPr>
      </w:pPr>
    </w:p>
    <w:p w14:paraId="09C42BE0" w14:textId="77777777" w:rsidR="00DD0CDB" w:rsidRDefault="00DD0CDB" w:rsidP="007D4C32">
      <w:pPr>
        <w:rPr>
          <w:b/>
          <w:shd w:val="clear" w:color="auto" w:fill="FFFFFF"/>
        </w:rPr>
      </w:pPr>
    </w:p>
    <w:p w14:paraId="10A80130" w14:textId="5149C6A9" w:rsidR="002B5608" w:rsidRPr="007D4C32" w:rsidRDefault="002B5608" w:rsidP="007D4C32">
      <w:pPr>
        <w:rPr>
          <w:b/>
          <w:shd w:val="clear" w:color="auto" w:fill="FFFFFF"/>
        </w:rPr>
      </w:pPr>
      <w:r w:rsidRPr="00362C42">
        <w:rPr>
          <w:b/>
          <w:shd w:val="clear" w:color="auto" w:fill="FFFFFF"/>
        </w:rPr>
        <w:lastRenderedPageBreak/>
        <w:t>References</w:t>
      </w:r>
    </w:p>
    <w:p w14:paraId="427FAD51" w14:textId="77777777" w:rsidR="002B5608" w:rsidRPr="00362C42" w:rsidRDefault="002B5608" w:rsidP="00DD0CDB">
      <w:pPr>
        <w:rPr>
          <w:shd w:val="clear" w:color="auto" w:fill="FFFFFF"/>
        </w:rPr>
      </w:pPr>
    </w:p>
    <w:p w14:paraId="6DEFD346" w14:textId="77777777" w:rsidR="000C5C70" w:rsidRPr="000C5C70" w:rsidRDefault="002B5608" w:rsidP="00DD0CDB">
      <w:pPr>
        <w:pStyle w:val="EndNoteBibliography"/>
        <w:spacing w:after="360"/>
        <w:ind w:left="720" w:hanging="720"/>
        <w:jc w:val="left"/>
        <w:rPr>
          <w:noProof/>
        </w:rPr>
      </w:pPr>
      <w:r w:rsidRPr="00362C42">
        <w:rPr>
          <w:shd w:val="clear" w:color="auto" w:fill="FFFFFF"/>
        </w:rPr>
        <w:fldChar w:fldCharType="begin"/>
      </w:r>
      <w:r w:rsidRPr="00362C42">
        <w:rPr>
          <w:shd w:val="clear" w:color="auto" w:fill="FFFFFF"/>
        </w:rPr>
        <w:instrText xml:space="preserve"> ADDIN EN.REFLIST </w:instrText>
      </w:r>
      <w:r w:rsidRPr="00362C42">
        <w:rPr>
          <w:shd w:val="clear" w:color="auto" w:fill="FFFFFF"/>
        </w:rPr>
        <w:fldChar w:fldCharType="separate"/>
      </w:r>
      <w:bookmarkStart w:id="1" w:name="_ENREF_1"/>
      <w:r w:rsidR="000C5C70" w:rsidRPr="000C5C70">
        <w:rPr>
          <w:noProof/>
        </w:rPr>
        <w:t>1.</w:t>
      </w:r>
      <w:r w:rsidR="000C5C70" w:rsidRPr="000C5C70">
        <w:rPr>
          <w:noProof/>
        </w:rPr>
        <w:tab/>
        <w:t xml:space="preserve">June, C.H. Adoptive T cell therapy for cancer in the clinic. </w:t>
      </w:r>
      <w:r w:rsidR="000C5C70" w:rsidRPr="000C5C70">
        <w:rPr>
          <w:i/>
          <w:noProof/>
        </w:rPr>
        <w:t>J Clin Invest</w:t>
      </w:r>
      <w:r w:rsidR="000C5C70" w:rsidRPr="000C5C70">
        <w:rPr>
          <w:noProof/>
        </w:rPr>
        <w:t xml:space="preserve"> </w:t>
      </w:r>
      <w:r w:rsidR="000C5C70" w:rsidRPr="000C5C70">
        <w:rPr>
          <w:b/>
          <w:noProof/>
        </w:rPr>
        <w:t>117</w:t>
      </w:r>
      <w:r w:rsidR="000C5C70" w:rsidRPr="000C5C70">
        <w:rPr>
          <w:noProof/>
        </w:rPr>
        <w:t>, 1466-1476 (2007).</w:t>
      </w:r>
      <w:bookmarkEnd w:id="1"/>
    </w:p>
    <w:p w14:paraId="3BB3F395" w14:textId="77777777" w:rsidR="000C5C70" w:rsidRPr="000C5C70" w:rsidRDefault="000C5C70" w:rsidP="00DD0CDB">
      <w:pPr>
        <w:pStyle w:val="EndNoteBibliography"/>
        <w:spacing w:after="360"/>
        <w:ind w:left="720" w:hanging="720"/>
        <w:jc w:val="left"/>
        <w:rPr>
          <w:noProof/>
        </w:rPr>
      </w:pPr>
      <w:bookmarkStart w:id="2" w:name="_ENREF_2"/>
      <w:r w:rsidRPr="000C5C70">
        <w:rPr>
          <w:noProof/>
        </w:rPr>
        <w:t>2.</w:t>
      </w:r>
      <w:r w:rsidRPr="000C5C70">
        <w:rPr>
          <w:noProof/>
        </w:rPr>
        <w:tab/>
        <w:t>Ayers, M.</w:t>
      </w:r>
      <w:r w:rsidRPr="000C5C70">
        <w:rPr>
          <w:i/>
          <w:noProof/>
        </w:rPr>
        <w:t>, et al.</w:t>
      </w:r>
      <w:r w:rsidRPr="000C5C70">
        <w:rPr>
          <w:noProof/>
        </w:rPr>
        <w:t xml:space="preserve"> IFN-gamma-related mRNA profile predicts clinical response to PD-1 blockade. </w:t>
      </w:r>
      <w:r w:rsidRPr="000C5C70">
        <w:rPr>
          <w:i/>
          <w:noProof/>
        </w:rPr>
        <w:t>J Clin Invest</w:t>
      </w:r>
      <w:r w:rsidRPr="000C5C70">
        <w:rPr>
          <w:noProof/>
        </w:rPr>
        <w:t xml:space="preserve"> </w:t>
      </w:r>
      <w:r w:rsidRPr="000C5C70">
        <w:rPr>
          <w:b/>
          <w:noProof/>
        </w:rPr>
        <w:t>127</w:t>
      </w:r>
      <w:r w:rsidRPr="000C5C70">
        <w:rPr>
          <w:noProof/>
        </w:rPr>
        <w:t>, 2930-2940 (2017).</w:t>
      </w:r>
      <w:bookmarkEnd w:id="2"/>
    </w:p>
    <w:p w14:paraId="54A7473C" w14:textId="77777777" w:rsidR="000C5C70" w:rsidRPr="000C5C70" w:rsidRDefault="000C5C70" w:rsidP="00DD0CDB">
      <w:pPr>
        <w:pStyle w:val="EndNoteBibliography"/>
        <w:spacing w:after="360"/>
        <w:ind w:left="720" w:hanging="720"/>
        <w:jc w:val="left"/>
        <w:rPr>
          <w:noProof/>
        </w:rPr>
      </w:pPr>
      <w:bookmarkStart w:id="3" w:name="_ENREF_3"/>
      <w:r w:rsidRPr="000C5C70">
        <w:rPr>
          <w:noProof/>
        </w:rPr>
        <w:t>3.</w:t>
      </w:r>
      <w:r w:rsidRPr="000C5C70">
        <w:rPr>
          <w:noProof/>
        </w:rPr>
        <w:tab/>
        <w:t xml:space="preserve">Burugu, S., Dancsok, A.R. &amp; Nielsen, T.O. Emerging targets in cancer immunotherapy. </w:t>
      </w:r>
      <w:r w:rsidRPr="000C5C70">
        <w:rPr>
          <w:i/>
          <w:noProof/>
        </w:rPr>
        <w:t>Semin Cancer Biol</w:t>
      </w:r>
      <w:r w:rsidRPr="000C5C70">
        <w:rPr>
          <w:noProof/>
        </w:rPr>
        <w:t xml:space="preserve"> </w:t>
      </w:r>
      <w:r w:rsidRPr="000C5C70">
        <w:rPr>
          <w:b/>
          <w:noProof/>
        </w:rPr>
        <w:t>52</w:t>
      </w:r>
      <w:r w:rsidRPr="000C5C70">
        <w:rPr>
          <w:noProof/>
        </w:rPr>
        <w:t>, 39-52 (2018).</w:t>
      </w:r>
      <w:bookmarkEnd w:id="3"/>
    </w:p>
    <w:p w14:paraId="7C59BC45" w14:textId="77777777" w:rsidR="000C5C70" w:rsidRPr="000C5C70" w:rsidRDefault="000C5C70" w:rsidP="00DD0CDB">
      <w:pPr>
        <w:pStyle w:val="EndNoteBibliography"/>
        <w:spacing w:after="360"/>
        <w:ind w:left="720" w:hanging="720"/>
        <w:jc w:val="left"/>
        <w:rPr>
          <w:noProof/>
        </w:rPr>
      </w:pPr>
      <w:bookmarkStart w:id="4" w:name="_ENREF_4"/>
      <w:r w:rsidRPr="000C5C70">
        <w:rPr>
          <w:noProof/>
        </w:rPr>
        <w:t>4.</w:t>
      </w:r>
      <w:r w:rsidRPr="000C5C70">
        <w:rPr>
          <w:noProof/>
        </w:rPr>
        <w:tab/>
        <w:t>Denkert, C.</w:t>
      </w:r>
      <w:r w:rsidRPr="000C5C70">
        <w:rPr>
          <w:i/>
          <w:noProof/>
        </w:rPr>
        <w:t>, et al.</w:t>
      </w:r>
      <w:r w:rsidRPr="000C5C70">
        <w:rPr>
          <w:noProof/>
        </w:rPr>
        <w:t xml:space="preserve"> Tumour-infiltrating lymphocytes and prognosis in different subtypes of breast cancer: a pooled analysis of 3771 patients treated with neoadjuvant therapy. </w:t>
      </w:r>
      <w:r w:rsidRPr="000C5C70">
        <w:rPr>
          <w:i/>
          <w:noProof/>
        </w:rPr>
        <w:t>Lancet Oncol</w:t>
      </w:r>
      <w:r w:rsidRPr="000C5C70">
        <w:rPr>
          <w:noProof/>
        </w:rPr>
        <w:t xml:space="preserve"> </w:t>
      </w:r>
      <w:r w:rsidRPr="000C5C70">
        <w:rPr>
          <w:b/>
          <w:noProof/>
        </w:rPr>
        <w:t>19</w:t>
      </w:r>
      <w:r w:rsidRPr="000C5C70">
        <w:rPr>
          <w:noProof/>
        </w:rPr>
        <w:t>, 40-50 (2018).</w:t>
      </w:r>
      <w:bookmarkEnd w:id="4"/>
    </w:p>
    <w:p w14:paraId="0F6BE370" w14:textId="77777777" w:rsidR="000C5C70" w:rsidRPr="000C5C70" w:rsidRDefault="000C5C70" w:rsidP="00DD0CDB">
      <w:pPr>
        <w:pStyle w:val="EndNoteBibliography"/>
        <w:spacing w:after="360"/>
        <w:ind w:left="720" w:hanging="720"/>
        <w:jc w:val="left"/>
        <w:rPr>
          <w:noProof/>
        </w:rPr>
      </w:pPr>
      <w:bookmarkStart w:id="5" w:name="_ENREF_5"/>
      <w:r w:rsidRPr="000C5C70">
        <w:rPr>
          <w:noProof/>
        </w:rPr>
        <w:t>5.</w:t>
      </w:r>
      <w:r w:rsidRPr="000C5C70">
        <w:rPr>
          <w:noProof/>
        </w:rPr>
        <w:tab/>
        <w:t>Paik, S.</w:t>
      </w:r>
      <w:r w:rsidRPr="000C5C70">
        <w:rPr>
          <w:i/>
          <w:noProof/>
        </w:rPr>
        <w:t>, et al.</w:t>
      </w:r>
      <w:r w:rsidRPr="000C5C70">
        <w:rPr>
          <w:noProof/>
        </w:rPr>
        <w:t xml:space="preserve"> A multigene assay to predict recurrence of tamoxifen-treated, node-negative breast cancer. </w:t>
      </w:r>
      <w:r w:rsidRPr="000C5C70">
        <w:rPr>
          <w:i/>
          <w:noProof/>
        </w:rPr>
        <w:t>N Engl J Med</w:t>
      </w:r>
      <w:r w:rsidRPr="000C5C70">
        <w:rPr>
          <w:noProof/>
        </w:rPr>
        <w:t xml:space="preserve"> </w:t>
      </w:r>
      <w:r w:rsidRPr="000C5C70">
        <w:rPr>
          <w:b/>
          <w:noProof/>
        </w:rPr>
        <w:t>351</w:t>
      </w:r>
      <w:r w:rsidRPr="000C5C70">
        <w:rPr>
          <w:noProof/>
        </w:rPr>
        <w:t>, 2817-2826 (2004).</w:t>
      </w:r>
      <w:bookmarkEnd w:id="5"/>
    </w:p>
    <w:p w14:paraId="3C771EE7" w14:textId="77777777" w:rsidR="000C5C70" w:rsidRPr="000C5C70" w:rsidRDefault="000C5C70" w:rsidP="00DD0CDB">
      <w:pPr>
        <w:pStyle w:val="EndNoteBibliography"/>
        <w:spacing w:after="360"/>
        <w:ind w:left="720" w:hanging="720"/>
        <w:jc w:val="left"/>
        <w:rPr>
          <w:noProof/>
        </w:rPr>
      </w:pPr>
      <w:bookmarkStart w:id="6" w:name="_ENREF_6"/>
      <w:r w:rsidRPr="000C5C70">
        <w:rPr>
          <w:noProof/>
        </w:rPr>
        <w:t>6.</w:t>
      </w:r>
      <w:r w:rsidRPr="000C5C70">
        <w:rPr>
          <w:noProof/>
        </w:rPr>
        <w:tab/>
        <w:t>van 't Veer, L.J.</w:t>
      </w:r>
      <w:r w:rsidRPr="000C5C70">
        <w:rPr>
          <w:i/>
          <w:noProof/>
        </w:rPr>
        <w:t>, et al.</w:t>
      </w:r>
      <w:r w:rsidRPr="000C5C70">
        <w:rPr>
          <w:noProof/>
        </w:rPr>
        <w:t xml:space="preserve"> Gene expression profiling predicts clinical outcome of breast cancer. </w:t>
      </w:r>
      <w:r w:rsidRPr="000C5C70">
        <w:rPr>
          <w:i/>
          <w:noProof/>
        </w:rPr>
        <w:t>Nature</w:t>
      </w:r>
      <w:r w:rsidRPr="000C5C70">
        <w:rPr>
          <w:noProof/>
        </w:rPr>
        <w:t xml:space="preserve"> </w:t>
      </w:r>
      <w:r w:rsidRPr="000C5C70">
        <w:rPr>
          <w:b/>
          <w:noProof/>
        </w:rPr>
        <w:t>415</w:t>
      </w:r>
      <w:r w:rsidRPr="000C5C70">
        <w:rPr>
          <w:noProof/>
        </w:rPr>
        <w:t>, 530-536 (2002).</w:t>
      </w:r>
      <w:bookmarkEnd w:id="6"/>
    </w:p>
    <w:p w14:paraId="515D4891" w14:textId="77777777" w:rsidR="000C5C70" w:rsidRPr="000C5C70" w:rsidRDefault="000C5C70" w:rsidP="00DD0CDB">
      <w:pPr>
        <w:pStyle w:val="EndNoteBibliography"/>
        <w:spacing w:after="360"/>
        <w:ind w:left="720" w:hanging="720"/>
        <w:jc w:val="left"/>
        <w:rPr>
          <w:noProof/>
        </w:rPr>
      </w:pPr>
      <w:bookmarkStart w:id="7" w:name="_ENREF_7"/>
      <w:r w:rsidRPr="000C5C70">
        <w:rPr>
          <w:noProof/>
        </w:rPr>
        <w:t>7.</w:t>
      </w:r>
      <w:r w:rsidRPr="000C5C70">
        <w:rPr>
          <w:noProof/>
        </w:rPr>
        <w:tab/>
        <w:t>Parker, J.S.</w:t>
      </w:r>
      <w:r w:rsidRPr="000C5C70">
        <w:rPr>
          <w:i/>
          <w:noProof/>
        </w:rPr>
        <w:t>, et al.</w:t>
      </w:r>
      <w:r w:rsidRPr="000C5C70">
        <w:rPr>
          <w:noProof/>
        </w:rPr>
        <w:t xml:space="preserve"> Supervised risk predictor of breast cancer based on intrinsic subtypes. </w:t>
      </w:r>
      <w:r w:rsidRPr="000C5C70">
        <w:rPr>
          <w:i/>
          <w:noProof/>
        </w:rPr>
        <w:t>J Clin Oncol</w:t>
      </w:r>
      <w:r w:rsidRPr="000C5C70">
        <w:rPr>
          <w:noProof/>
        </w:rPr>
        <w:t xml:space="preserve"> </w:t>
      </w:r>
      <w:r w:rsidRPr="000C5C70">
        <w:rPr>
          <w:b/>
          <w:noProof/>
        </w:rPr>
        <w:t>27</w:t>
      </w:r>
      <w:r w:rsidRPr="000C5C70">
        <w:rPr>
          <w:noProof/>
        </w:rPr>
        <w:t>, 1160-1167 (2009).</w:t>
      </w:r>
      <w:bookmarkEnd w:id="7"/>
    </w:p>
    <w:p w14:paraId="5D6EE871" w14:textId="77777777" w:rsidR="000C5C70" w:rsidRPr="000C5C70" w:rsidRDefault="000C5C70" w:rsidP="00DD0CDB">
      <w:pPr>
        <w:pStyle w:val="EndNoteBibliography"/>
        <w:spacing w:after="360"/>
        <w:ind w:left="720" w:hanging="720"/>
        <w:jc w:val="left"/>
        <w:rPr>
          <w:noProof/>
        </w:rPr>
      </w:pPr>
      <w:bookmarkStart w:id="8" w:name="_ENREF_8"/>
      <w:r w:rsidRPr="000C5C70">
        <w:rPr>
          <w:noProof/>
        </w:rPr>
        <w:t>8.</w:t>
      </w:r>
      <w:r w:rsidRPr="000C5C70">
        <w:rPr>
          <w:noProof/>
        </w:rPr>
        <w:tab/>
        <w:t>Hendry, S.</w:t>
      </w:r>
      <w:r w:rsidRPr="000C5C70">
        <w:rPr>
          <w:i/>
          <w:noProof/>
        </w:rPr>
        <w:t>, et al.</w:t>
      </w:r>
      <w:r w:rsidRPr="000C5C70">
        <w:rPr>
          <w:noProof/>
        </w:rPr>
        <w:t xml:space="preserve"> Assessing Tumor-infiltrating Lymphocytes in Solid Tumors: A Practical Review for Pathologists and Proposal for a Standardized Method From the International Immunooncology Biomarkers Working Group: Part 1: Assessing the Host Immune Response, TILs in Invasive Breast Carcinoma and Ductal Carcinoma In Situ, Metastatic Tumor Deposits and Areas for Further Research. </w:t>
      </w:r>
      <w:r w:rsidRPr="000C5C70">
        <w:rPr>
          <w:i/>
          <w:noProof/>
        </w:rPr>
        <w:t>Adv Anat Pathol</w:t>
      </w:r>
      <w:r w:rsidRPr="000C5C70">
        <w:rPr>
          <w:noProof/>
        </w:rPr>
        <w:t xml:space="preserve"> </w:t>
      </w:r>
      <w:r w:rsidRPr="000C5C70">
        <w:rPr>
          <w:b/>
          <w:noProof/>
        </w:rPr>
        <w:t>24</w:t>
      </w:r>
      <w:r w:rsidRPr="000C5C70">
        <w:rPr>
          <w:noProof/>
        </w:rPr>
        <w:t>, 235-251 (2017).</w:t>
      </w:r>
      <w:bookmarkEnd w:id="8"/>
    </w:p>
    <w:p w14:paraId="05F24C8C" w14:textId="77777777" w:rsidR="000C5C70" w:rsidRPr="000C5C70" w:rsidRDefault="000C5C70" w:rsidP="00DD0CDB">
      <w:pPr>
        <w:pStyle w:val="EndNoteBibliography"/>
        <w:spacing w:after="360"/>
        <w:ind w:left="720" w:hanging="720"/>
        <w:jc w:val="left"/>
        <w:rPr>
          <w:noProof/>
        </w:rPr>
      </w:pPr>
      <w:bookmarkStart w:id="9" w:name="_ENREF_9"/>
      <w:r w:rsidRPr="000C5C70">
        <w:rPr>
          <w:noProof/>
        </w:rPr>
        <w:t>9.</w:t>
      </w:r>
      <w:r w:rsidRPr="000C5C70">
        <w:rPr>
          <w:noProof/>
        </w:rPr>
        <w:tab/>
        <w:t xml:space="preserve">Morse, M.A., Clay, T.M., Hobeika, A.C., Mosca, P.J. &amp; Lyerly, H.K. Surrogate markers of response to cancer immunotherapy. </w:t>
      </w:r>
      <w:r w:rsidRPr="000C5C70">
        <w:rPr>
          <w:i/>
          <w:noProof/>
        </w:rPr>
        <w:t>Expert Opin Biol Ther</w:t>
      </w:r>
      <w:r w:rsidRPr="000C5C70">
        <w:rPr>
          <w:noProof/>
        </w:rPr>
        <w:t xml:space="preserve"> </w:t>
      </w:r>
      <w:r w:rsidRPr="000C5C70">
        <w:rPr>
          <w:b/>
          <w:noProof/>
        </w:rPr>
        <w:t>1</w:t>
      </w:r>
      <w:r w:rsidRPr="000C5C70">
        <w:rPr>
          <w:noProof/>
        </w:rPr>
        <w:t>, 153-158 (2001).</w:t>
      </w:r>
      <w:bookmarkEnd w:id="9"/>
    </w:p>
    <w:p w14:paraId="3918E4AE" w14:textId="77777777" w:rsidR="000C5C70" w:rsidRPr="000C5C70" w:rsidRDefault="000C5C70" w:rsidP="00DD0CDB">
      <w:pPr>
        <w:pStyle w:val="EndNoteBibliography"/>
        <w:spacing w:after="360"/>
        <w:ind w:left="720" w:hanging="720"/>
        <w:jc w:val="left"/>
        <w:rPr>
          <w:noProof/>
        </w:rPr>
      </w:pPr>
      <w:bookmarkStart w:id="10" w:name="_ENREF_10"/>
      <w:r w:rsidRPr="000C5C70">
        <w:rPr>
          <w:noProof/>
        </w:rPr>
        <w:t>10.</w:t>
      </w:r>
      <w:r w:rsidRPr="000C5C70">
        <w:rPr>
          <w:noProof/>
        </w:rPr>
        <w:tab/>
        <w:t>Jiang, P.</w:t>
      </w:r>
      <w:r w:rsidRPr="000C5C70">
        <w:rPr>
          <w:i/>
          <w:noProof/>
        </w:rPr>
        <w:t>, et al.</w:t>
      </w:r>
      <w:r w:rsidRPr="000C5C70">
        <w:rPr>
          <w:noProof/>
        </w:rPr>
        <w:t xml:space="preserve"> Signatures of T cell dysfunction and exclusion predict cancer immunotherapy response. </w:t>
      </w:r>
      <w:r w:rsidRPr="000C5C70">
        <w:rPr>
          <w:i/>
          <w:noProof/>
        </w:rPr>
        <w:t>Nat Med</w:t>
      </w:r>
      <w:r w:rsidRPr="000C5C70">
        <w:rPr>
          <w:noProof/>
        </w:rPr>
        <w:t xml:space="preserve"> </w:t>
      </w:r>
      <w:r w:rsidRPr="000C5C70">
        <w:rPr>
          <w:b/>
          <w:noProof/>
        </w:rPr>
        <w:t>24</w:t>
      </w:r>
      <w:r w:rsidRPr="000C5C70">
        <w:rPr>
          <w:noProof/>
        </w:rPr>
        <w:t>, 1550-1558 (2018).</w:t>
      </w:r>
      <w:bookmarkEnd w:id="10"/>
    </w:p>
    <w:p w14:paraId="196F37F1" w14:textId="77777777" w:rsidR="000C5C70" w:rsidRPr="000C5C70" w:rsidRDefault="000C5C70" w:rsidP="00DD0CDB">
      <w:pPr>
        <w:pStyle w:val="EndNoteBibliography"/>
        <w:spacing w:after="360"/>
        <w:ind w:left="720" w:hanging="720"/>
        <w:jc w:val="left"/>
        <w:rPr>
          <w:noProof/>
        </w:rPr>
      </w:pPr>
      <w:bookmarkStart w:id="11" w:name="_ENREF_11"/>
      <w:r w:rsidRPr="000C5C70">
        <w:rPr>
          <w:noProof/>
        </w:rPr>
        <w:t>11.</w:t>
      </w:r>
      <w:r w:rsidRPr="000C5C70">
        <w:rPr>
          <w:noProof/>
        </w:rPr>
        <w:tab/>
        <w:t>Savas, P.</w:t>
      </w:r>
      <w:r w:rsidRPr="000C5C70">
        <w:rPr>
          <w:i/>
          <w:noProof/>
        </w:rPr>
        <w:t>, et al.</w:t>
      </w:r>
      <w:r w:rsidRPr="000C5C70">
        <w:rPr>
          <w:noProof/>
        </w:rPr>
        <w:t xml:space="preserve"> Publisher Correction: Single-cell profiling of breast cancer T cells reveals a tissue-resident memory subset associated with improved prognosis. </w:t>
      </w:r>
      <w:r w:rsidRPr="000C5C70">
        <w:rPr>
          <w:i/>
          <w:noProof/>
        </w:rPr>
        <w:t>Nat Med</w:t>
      </w:r>
      <w:r w:rsidRPr="000C5C70">
        <w:rPr>
          <w:noProof/>
        </w:rPr>
        <w:t xml:space="preserve"> </w:t>
      </w:r>
      <w:r w:rsidRPr="000C5C70">
        <w:rPr>
          <w:b/>
          <w:noProof/>
        </w:rPr>
        <w:t>24</w:t>
      </w:r>
      <w:r w:rsidRPr="000C5C70">
        <w:rPr>
          <w:noProof/>
        </w:rPr>
        <w:t>, 1941 (2018).</w:t>
      </w:r>
      <w:bookmarkEnd w:id="11"/>
    </w:p>
    <w:p w14:paraId="5AA40E9E" w14:textId="77777777" w:rsidR="000C5C70" w:rsidRPr="000C5C70" w:rsidRDefault="000C5C70" w:rsidP="00DD0CDB">
      <w:pPr>
        <w:pStyle w:val="EndNoteBibliography"/>
        <w:spacing w:after="360"/>
        <w:ind w:left="720" w:hanging="720"/>
        <w:jc w:val="left"/>
        <w:rPr>
          <w:noProof/>
        </w:rPr>
      </w:pPr>
      <w:bookmarkStart w:id="12" w:name="_ENREF_12"/>
      <w:r w:rsidRPr="000C5C70">
        <w:rPr>
          <w:noProof/>
        </w:rPr>
        <w:t>12.</w:t>
      </w:r>
      <w:r w:rsidRPr="000C5C70">
        <w:rPr>
          <w:noProof/>
        </w:rPr>
        <w:tab/>
        <w:t>Savas, P.</w:t>
      </w:r>
      <w:r w:rsidRPr="000C5C70">
        <w:rPr>
          <w:i/>
          <w:noProof/>
        </w:rPr>
        <w:t>, et al.</w:t>
      </w:r>
      <w:r w:rsidRPr="000C5C70">
        <w:rPr>
          <w:noProof/>
        </w:rPr>
        <w:t xml:space="preserve"> Single-cell profiling of breast cancer T cells reveals a tissue-resident memory subset associated with improved prognosis. </w:t>
      </w:r>
      <w:r w:rsidRPr="000C5C70">
        <w:rPr>
          <w:i/>
          <w:noProof/>
        </w:rPr>
        <w:t>Nat Med</w:t>
      </w:r>
      <w:r w:rsidRPr="000C5C70">
        <w:rPr>
          <w:noProof/>
        </w:rPr>
        <w:t xml:space="preserve"> </w:t>
      </w:r>
      <w:r w:rsidRPr="000C5C70">
        <w:rPr>
          <w:b/>
          <w:noProof/>
        </w:rPr>
        <w:t>24</w:t>
      </w:r>
      <w:r w:rsidRPr="000C5C70">
        <w:rPr>
          <w:noProof/>
        </w:rPr>
        <w:t>, 986-993 (2018).</w:t>
      </w:r>
      <w:bookmarkEnd w:id="12"/>
    </w:p>
    <w:p w14:paraId="1FDA4FB4" w14:textId="77777777" w:rsidR="000C5C70" w:rsidRPr="000C5C70" w:rsidRDefault="000C5C70" w:rsidP="00DD0CDB">
      <w:pPr>
        <w:pStyle w:val="EndNoteBibliography"/>
        <w:spacing w:after="360"/>
        <w:ind w:left="720" w:hanging="720"/>
        <w:jc w:val="left"/>
        <w:rPr>
          <w:noProof/>
        </w:rPr>
      </w:pPr>
      <w:bookmarkStart w:id="13" w:name="_ENREF_13"/>
      <w:r w:rsidRPr="000C5C70">
        <w:rPr>
          <w:noProof/>
        </w:rPr>
        <w:lastRenderedPageBreak/>
        <w:t>13.</w:t>
      </w:r>
      <w:r w:rsidRPr="000C5C70">
        <w:rPr>
          <w:noProof/>
        </w:rPr>
        <w:tab/>
        <w:t xml:space="preserve">Breiman, L. Random Forests. </w:t>
      </w:r>
      <w:r w:rsidRPr="000C5C70">
        <w:rPr>
          <w:i/>
          <w:noProof/>
        </w:rPr>
        <w:t>Machine Learning</w:t>
      </w:r>
      <w:r w:rsidRPr="000C5C70">
        <w:rPr>
          <w:noProof/>
        </w:rPr>
        <w:t xml:space="preserve"> </w:t>
      </w:r>
      <w:r w:rsidRPr="000C5C70">
        <w:rPr>
          <w:b/>
          <w:noProof/>
        </w:rPr>
        <w:t>45</w:t>
      </w:r>
      <w:r w:rsidRPr="000C5C70">
        <w:rPr>
          <w:noProof/>
        </w:rPr>
        <w:t>, 5-32 (2001).</w:t>
      </w:r>
      <w:bookmarkEnd w:id="13"/>
    </w:p>
    <w:p w14:paraId="295BA6AC" w14:textId="77777777" w:rsidR="000C5C70" w:rsidRPr="000C5C70" w:rsidRDefault="000C5C70" w:rsidP="00DD0CDB">
      <w:pPr>
        <w:pStyle w:val="EndNoteBibliography"/>
        <w:spacing w:after="360"/>
        <w:ind w:left="720" w:hanging="720"/>
        <w:jc w:val="left"/>
        <w:rPr>
          <w:noProof/>
        </w:rPr>
      </w:pPr>
      <w:bookmarkStart w:id="14" w:name="_ENREF_14"/>
      <w:r w:rsidRPr="000C5C70">
        <w:rPr>
          <w:noProof/>
        </w:rPr>
        <w:t>14.</w:t>
      </w:r>
      <w:r w:rsidRPr="000C5C70">
        <w:rPr>
          <w:noProof/>
        </w:rPr>
        <w:tab/>
        <w:t>Emens, L.A.</w:t>
      </w:r>
      <w:r w:rsidRPr="000C5C70">
        <w:rPr>
          <w:i/>
          <w:noProof/>
        </w:rPr>
        <w:t>, et al.</w:t>
      </w:r>
      <w:r w:rsidRPr="000C5C70">
        <w:rPr>
          <w:noProof/>
        </w:rPr>
        <w:t xml:space="preserve"> Long-term Clinical Outcomes and Biomarker Analyses of Atezolizumab Therapy for Patients With Metastatic Triple-Negative Breast Cancer: A Phase 1 Study. </w:t>
      </w:r>
      <w:r w:rsidRPr="000C5C70">
        <w:rPr>
          <w:i/>
          <w:noProof/>
        </w:rPr>
        <w:t>JAMA Oncol</w:t>
      </w:r>
      <w:r w:rsidRPr="000C5C70">
        <w:rPr>
          <w:noProof/>
        </w:rPr>
        <w:t xml:space="preserve"> (2018).</w:t>
      </w:r>
      <w:bookmarkEnd w:id="14"/>
    </w:p>
    <w:p w14:paraId="2F39C547" w14:textId="77777777" w:rsidR="000C5C70" w:rsidRPr="000C5C70" w:rsidRDefault="000C5C70" w:rsidP="00DD0CDB">
      <w:pPr>
        <w:pStyle w:val="EndNoteBibliography"/>
        <w:spacing w:after="360"/>
        <w:ind w:left="720" w:hanging="720"/>
        <w:jc w:val="left"/>
        <w:rPr>
          <w:noProof/>
        </w:rPr>
      </w:pPr>
      <w:bookmarkStart w:id="15" w:name="_ENREF_15"/>
      <w:r w:rsidRPr="000C5C70">
        <w:rPr>
          <w:noProof/>
        </w:rPr>
        <w:t>15.</w:t>
      </w:r>
      <w:r w:rsidRPr="000C5C70">
        <w:rPr>
          <w:noProof/>
        </w:rPr>
        <w:tab/>
        <w:t>Adams, S.</w:t>
      </w:r>
      <w:r w:rsidRPr="000C5C70">
        <w:rPr>
          <w:i/>
          <w:noProof/>
        </w:rPr>
        <w:t>, et al.</w:t>
      </w:r>
      <w:r w:rsidRPr="000C5C70">
        <w:rPr>
          <w:noProof/>
        </w:rPr>
        <w:t xml:space="preserve"> Pembrolizumab Monotherapy for Previously Treated Metastatic Triple-Negative Breast Cancer: Cohort A of the Phase 2 KEYNOTE-086 Study. </w:t>
      </w:r>
      <w:r w:rsidRPr="000C5C70">
        <w:rPr>
          <w:i/>
          <w:noProof/>
        </w:rPr>
        <w:t>Ann Oncol</w:t>
      </w:r>
      <w:r w:rsidRPr="000C5C70">
        <w:rPr>
          <w:noProof/>
        </w:rPr>
        <w:t xml:space="preserve"> (2018).</w:t>
      </w:r>
      <w:bookmarkEnd w:id="15"/>
    </w:p>
    <w:p w14:paraId="0BA7C716" w14:textId="77777777" w:rsidR="000C5C70" w:rsidRPr="000C5C70" w:rsidRDefault="000C5C70" w:rsidP="00DD0CDB">
      <w:pPr>
        <w:pStyle w:val="EndNoteBibliography"/>
        <w:spacing w:after="360"/>
        <w:ind w:left="720" w:hanging="720"/>
        <w:jc w:val="left"/>
        <w:rPr>
          <w:noProof/>
        </w:rPr>
      </w:pPr>
      <w:bookmarkStart w:id="16" w:name="_ENREF_16"/>
      <w:r w:rsidRPr="000C5C70">
        <w:rPr>
          <w:noProof/>
        </w:rPr>
        <w:t>16.</w:t>
      </w:r>
      <w:r w:rsidRPr="000C5C70">
        <w:rPr>
          <w:noProof/>
        </w:rPr>
        <w:tab/>
        <w:t>Adams, S.</w:t>
      </w:r>
      <w:r w:rsidRPr="000C5C70">
        <w:rPr>
          <w:i/>
          <w:noProof/>
        </w:rPr>
        <w:t>, et al.</w:t>
      </w:r>
      <w:r w:rsidRPr="000C5C70">
        <w:rPr>
          <w:noProof/>
        </w:rPr>
        <w:t xml:space="preserve"> Title: Pembrolizumab Monotherapy for Previously Untreated, PD-L1-Positive, Metastatic Triple-Negative Breast Cancer: Cohort B of the Phase 2 KEYNOTE-086 Study. </w:t>
      </w:r>
      <w:r w:rsidRPr="000C5C70">
        <w:rPr>
          <w:i/>
          <w:noProof/>
        </w:rPr>
        <w:t>Ann Oncol</w:t>
      </w:r>
      <w:r w:rsidRPr="000C5C70">
        <w:rPr>
          <w:noProof/>
        </w:rPr>
        <w:t xml:space="preserve"> (2018).</w:t>
      </w:r>
      <w:bookmarkEnd w:id="16"/>
    </w:p>
    <w:p w14:paraId="026A1737" w14:textId="77777777" w:rsidR="000C5C70" w:rsidRPr="000C5C70" w:rsidRDefault="000C5C70" w:rsidP="00DD0CDB">
      <w:pPr>
        <w:pStyle w:val="EndNoteBibliography"/>
        <w:spacing w:after="360"/>
        <w:ind w:left="720" w:hanging="720"/>
        <w:jc w:val="left"/>
        <w:rPr>
          <w:noProof/>
        </w:rPr>
      </w:pPr>
      <w:bookmarkStart w:id="17" w:name="_ENREF_17"/>
      <w:r w:rsidRPr="000C5C70">
        <w:rPr>
          <w:noProof/>
        </w:rPr>
        <w:t>17.</w:t>
      </w:r>
      <w:r w:rsidRPr="000C5C70">
        <w:rPr>
          <w:noProof/>
        </w:rPr>
        <w:tab/>
        <w:t>Bianchini, G.</w:t>
      </w:r>
      <w:r w:rsidRPr="000C5C70">
        <w:rPr>
          <w:i/>
          <w:noProof/>
        </w:rPr>
        <w:t>, et al.</w:t>
      </w:r>
      <w:r w:rsidRPr="000C5C70">
        <w:rPr>
          <w:noProof/>
        </w:rPr>
        <w:t xml:space="preserve"> Immune modulation of pathologic complete response after neoadjuvant HER2-directed therapies in the NeoSphere trial. </w:t>
      </w:r>
      <w:r w:rsidRPr="000C5C70">
        <w:rPr>
          <w:i/>
          <w:noProof/>
        </w:rPr>
        <w:t>Ann Oncol</w:t>
      </w:r>
      <w:r w:rsidRPr="000C5C70">
        <w:rPr>
          <w:noProof/>
        </w:rPr>
        <w:t xml:space="preserve"> </w:t>
      </w:r>
      <w:r w:rsidRPr="000C5C70">
        <w:rPr>
          <w:b/>
          <w:noProof/>
        </w:rPr>
        <w:t>26</w:t>
      </w:r>
      <w:r w:rsidRPr="000C5C70">
        <w:rPr>
          <w:noProof/>
        </w:rPr>
        <w:t>, 2429-2436 (2015).</w:t>
      </w:r>
      <w:bookmarkEnd w:id="17"/>
    </w:p>
    <w:p w14:paraId="3C46C23F" w14:textId="77777777" w:rsidR="000C5C70" w:rsidRPr="000C5C70" w:rsidRDefault="000C5C70" w:rsidP="00DD0CDB">
      <w:pPr>
        <w:pStyle w:val="EndNoteBibliography"/>
        <w:spacing w:after="360"/>
        <w:ind w:left="720" w:hanging="720"/>
        <w:jc w:val="left"/>
        <w:rPr>
          <w:noProof/>
        </w:rPr>
      </w:pPr>
      <w:bookmarkStart w:id="18" w:name="_ENREF_18"/>
      <w:r w:rsidRPr="000C5C70">
        <w:rPr>
          <w:noProof/>
        </w:rPr>
        <w:t>18.</w:t>
      </w:r>
      <w:r w:rsidRPr="000C5C70">
        <w:rPr>
          <w:noProof/>
        </w:rPr>
        <w:tab/>
        <w:t xml:space="preserve">Teschendorff, A.E., Miremadi, A., Pinder, S.E., Ellis, I.O. &amp; Caldas, C. An immune response gene expression module identifies a good prognosis subtype in estrogen receptor negative breast cancer. </w:t>
      </w:r>
      <w:r w:rsidRPr="000C5C70">
        <w:rPr>
          <w:i/>
          <w:noProof/>
        </w:rPr>
        <w:t>Genome Biol</w:t>
      </w:r>
      <w:r w:rsidRPr="000C5C70">
        <w:rPr>
          <w:noProof/>
        </w:rPr>
        <w:t xml:space="preserve"> </w:t>
      </w:r>
      <w:r w:rsidRPr="000C5C70">
        <w:rPr>
          <w:b/>
          <w:noProof/>
        </w:rPr>
        <w:t>8</w:t>
      </w:r>
      <w:r w:rsidRPr="000C5C70">
        <w:rPr>
          <w:noProof/>
        </w:rPr>
        <w:t>, R157 (2007).</w:t>
      </w:r>
      <w:bookmarkEnd w:id="18"/>
    </w:p>
    <w:p w14:paraId="0C908D14" w14:textId="77777777" w:rsidR="000C5C70" w:rsidRPr="000C5C70" w:rsidRDefault="000C5C70" w:rsidP="00DD0CDB">
      <w:pPr>
        <w:pStyle w:val="EndNoteBibliography"/>
        <w:spacing w:after="360"/>
        <w:ind w:left="720" w:hanging="720"/>
        <w:jc w:val="left"/>
        <w:rPr>
          <w:noProof/>
        </w:rPr>
      </w:pPr>
      <w:bookmarkStart w:id="19" w:name="_ENREF_19"/>
      <w:r w:rsidRPr="000C5C70">
        <w:rPr>
          <w:noProof/>
        </w:rPr>
        <w:t>19.</w:t>
      </w:r>
      <w:r w:rsidRPr="000C5C70">
        <w:rPr>
          <w:noProof/>
        </w:rPr>
        <w:tab/>
        <w:t>Desmedt, C.</w:t>
      </w:r>
      <w:r w:rsidRPr="000C5C70">
        <w:rPr>
          <w:i/>
          <w:noProof/>
        </w:rPr>
        <w:t>, et al.</w:t>
      </w:r>
      <w:r w:rsidRPr="000C5C70">
        <w:rPr>
          <w:noProof/>
        </w:rPr>
        <w:t xml:space="preserve"> Biological processes associated with breast cancer clinical outcome depend on the molecular subtypes. </w:t>
      </w:r>
      <w:r w:rsidRPr="000C5C70">
        <w:rPr>
          <w:i/>
          <w:noProof/>
        </w:rPr>
        <w:t>Clin Cancer Res</w:t>
      </w:r>
      <w:r w:rsidRPr="000C5C70">
        <w:rPr>
          <w:noProof/>
        </w:rPr>
        <w:t xml:space="preserve"> </w:t>
      </w:r>
      <w:r w:rsidRPr="000C5C70">
        <w:rPr>
          <w:b/>
          <w:noProof/>
        </w:rPr>
        <w:t>14</w:t>
      </w:r>
      <w:r w:rsidRPr="000C5C70">
        <w:rPr>
          <w:noProof/>
        </w:rPr>
        <w:t>, 5158-5165 (2008).</w:t>
      </w:r>
      <w:bookmarkEnd w:id="19"/>
    </w:p>
    <w:p w14:paraId="0207DF0D" w14:textId="77777777" w:rsidR="000C5C70" w:rsidRPr="000C5C70" w:rsidRDefault="000C5C70" w:rsidP="00DD0CDB">
      <w:pPr>
        <w:pStyle w:val="EndNoteBibliography"/>
        <w:spacing w:after="360"/>
        <w:ind w:left="720" w:hanging="720"/>
        <w:jc w:val="left"/>
        <w:rPr>
          <w:noProof/>
        </w:rPr>
      </w:pPr>
      <w:bookmarkStart w:id="20" w:name="_ENREF_20"/>
      <w:r w:rsidRPr="000C5C70">
        <w:rPr>
          <w:noProof/>
        </w:rPr>
        <w:t>20.</w:t>
      </w:r>
      <w:r w:rsidRPr="000C5C70">
        <w:rPr>
          <w:noProof/>
        </w:rPr>
        <w:tab/>
        <w:t xml:space="preserve">Strasner, A. &amp; Karin, M. Immune Infiltration and Prostate Cancer. </w:t>
      </w:r>
      <w:r w:rsidRPr="000C5C70">
        <w:rPr>
          <w:i/>
          <w:noProof/>
        </w:rPr>
        <w:t>Front Oncol</w:t>
      </w:r>
      <w:r w:rsidRPr="000C5C70">
        <w:rPr>
          <w:noProof/>
        </w:rPr>
        <w:t xml:space="preserve"> </w:t>
      </w:r>
      <w:r w:rsidRPr="000C5C70">
        <w:rPr>
          <w:b/>
          <w:noProof/>
        </w:rPr>
        <w:t>5</w:t>
      </w:r>
      <w:r w:rsidRPr="000C5C70">
        <w:rPr>
          <w:noProof/>
        </w:rPr>
        <w:t>, 128 (2015).</w:t>
      </w:r>
      <w:bookmarkEnd w:id="20"/>
    </w:p>
    <w:p w14:paraId="655045F6" w14:textId="77777777" w:rsidR="000C5C70" w:rsidRPr="000C5C70" w:rsidRDefault="000C5C70" w:rsidP="00DD0CDB">
      <w:pPr>
        <w:pStyle w:val="EndNoteBibliography"/>
        <w:spacing w:after="360"/>
        <w:ind w:left="720" w:hanging="720"/>
        <w:jc w:val="left"/>
        <w:rPr>
          <w:noProof/>
        </w:rPr>
      </w:pPr>
      <w:bookmarkStart w:id="21" w:name="_ENREF_21"/>
      <w:r w:rsidRPr="000C5C70">
        <w:rPr>
          <w:noProof/>
        </w:rPr>
        <w:t>21.</w:t>
      </w:r>
      <w:r w:rsidRPr="000C5C70">
        <w:rPr>
          <w:noProof/>
        </w:rPr>
        <w:tab/>
        <w:t>Geissler, K.</w:t>
      </w:r>
      <w:r w:rsidRPr="000C5C70">
        <w:rPr>
          <w:i/>
          <w:noProof/>
        </w:rPr>
        <w:t>, et al.</w:t>
      </w:r>
      <w:r w:rsidRPr="000C5C70">
        <w:rPr>
          <w:noProof/>
        </w:rPr>
        <w:t xml:space="preserve"> Immune signature of tumor infiltrating immune cells in renal cancer. </w:t>
      </w:r>
      <w:r w:rsidRPr="000C5C70">
        <w:rPr>
          <w:i/>
          <w:noProof/>
        </w:rPr>
        <w:t>Oncoimmunology</w:t>
      </w:r>
      <w:r w:rsidRPr="000C5C70">
        <w:rPr>
          <w:noProof/>
        </w:rPr>
        <w:t xml:space="preserve"> </w:t>
      </w:r>
      <w:r w:rsidRPr="000C5C70">
        <w:rPr>
          <w:b/>
          <w:noProof/>
        </w:rPr>
        <w:t>4</w:t>
      </w:r>
      <w:r w:rsidRPr="000C5C70">
        <w:rPr>
          <w:noProof/>
        </w:rPr>
        <w:t>, e985082 (2015).</w:t>
      </w:r>
      <w:bookmarkEnd w:id="21"/>
    </w:p>
    <w:p w14:paraId="4315848E" w14:textId="77777777" w:rsidR="000C5C70" w:rsidRPr="000C5C70" w:rsidRDefault="000C5C70" w:rsidP="00DD0CDB">
      <w:pPr>
        <w:pStyle w:val="EndNoteBibliography"/>
        <w:spacing w:after="360"/>
        <w:ind w:left="720" w:hanging="720"/>
        <w:jc w:val="left"/>
        <w:rPr>
          <w:noProof/>
        </w:rPr>
      </w:pPr>
      <w:bookmarkStart w:id="22" w:name="_ENREF_22"/>
      <w:r w:rsidRPr="000C5C70">
        <w:rPr>
          <w:noProof/>
        </w:rPr>
        <w:t>22.</w:t>
      </w:r>
      <w:r w:rsidRPr="000C5C70">
        <w:rPr>
          <w:noProof/>
        </w:rPr>
        <w:tab/>
        <w:t>Yue, Q.</w:t>
      </w:r>
      <w:r w:rsidRPr="000C5C70">
        <w:rPr>
          <w:i/>
          <w:noProof/>
        </w:rPr>
        <w:t>, et al.</w:t>
      </w:r>
      <w:r w:rsidRPr="000C5C70">
        <w:rPr>
          <w:noProof/>
        </w:rPr>
        <w:t xml:space="preserve"> The prognostic value of Foxp3+ tumor-infiltrating lymphocytes in patients with glioblastoma. </w:t>
      </w:r>
      <w:r w:rsidRPr="000C5C70">
        <w:rPr>
          <w:i/>
          <w:noProof/>
        </w:rPr>
        <w:t>J Neurooncol</w:t>
      </w:r>
      <w:r w:rsidRPr="000C5C70">
        <w:rPr>
          <w:noProof/>
        </w:rPr>
        <w:t xml:space="preserve"> </w:t>
      </w:r>
      <w:r w:rsidRPr="000C5C70">
        <w:rPr>
          <w:b/>
          <w:noProof/>
        </w:rPr>
        <w:t>116</w:t>
      </w:r>
      <w:r w:rsidRPr="000C5C70">
        <w:rPr>
          <w:noProof/>
        </w:rPr>
        <w:t>, 251-259 (2014).</w:t>
      </w:r>
      <w:bookmarkEnd w:id="22"/>
    </w:p>
    <w:p w14:paraId="1088765F" w14:textId="77777777" w:rsidR="000C5C70" w:rsidRPr="000C5C70" w:rsidRDefault="000C5C70" w:rsidP="00DD0CDB">
      <w:pPr>
        <w:pStyle w:val="EndNoteBibliography"/>
        <w:spacing w:after="360"/>
        <w:ind w:left="720" w:hanging="720"/>
        <w:jc w:val="left"/>
        <w:rPr>
          <w:noProof/>
        </w:rPr>
      </w:pPr>
      <w:bookmarkStart w:id="23" w:name="_ENREF_23"/>
      <w:r w:rsidRPr="000C5C70">
        <w:rPr>
          <w:noProof/>
        </w:rPr>
        <w:t>23.</w:t>
      </w:r>
      <w:r w:rsidRPr="000C5C70">
        <w:rPr>
          <w:noProof/>
        </w:rPr>
        <w:tab/>
        <w:t>Han, S.</w:t>
      </w:r>
      <w:r w:rsidRPr="000C5C70">
        <w:rPr>
          <w:i/>
          <w:noProof/>
        </w:rPr>
        <w:t>, et al.</w:t>
      </w:r>
      <w:r w:rsidRPr="000C5C70">
        <w:rPr>
          <w:noProof/>
        </w:rPr>
        <w:t xml:space="preserve"> Tumour-infiltrating CD4(+) and CD8(+) lymphocytes as predictors of clinical outcome in glioma. </w:t>
      </w:r>
      <w:r w:rsidRPr="000C5C70">
        <w:rPr>
          <w:i/>
          <w:noProof/>
        </w:rPr>
        <w:t>Br J Cancer</w:t>
      </w:r>
      <w:r w:rsidRPr="000C5C70">
        <w:rPr>
          <w:noProof/>
        </w:rPr>
        <w:t xml:space="preserve"> </w:t>
      </w:r>
      <w:r w:rsidRPr="000C5C70">
        <w:rPr>
          <w:b/>
          <w:noProof/>
        </w:rPr>
        <w:t>110</w:t>
      </w:r>
      <w:r w:rsidRPr="000C5C70">
        <w:rPr>
          <w:noProof/>
        </w:rPr>
        <w:t>, 2560-2568 (2014).</w:t>
      </w:r>
      <w:bookmarkEnd w:id="23"/>
    </w:p>
    <w:p w14:paraId="6C23F477" w14:textId="77777777" w:rsidR="000C5C70" w:rsidRPr="000C5C70" w:rsidRDefault="000C5C70" w:rsidP="00DD0CDB">
      <w:pPr>
        <w:pStyle w:val="EndNoteBibliography"/>
        <w:spacing w:after="360"/>
        <w:ind w:left="720" w:hanging="720"/>
        <w:jc w:val="left"/>
        <w:rPr>
          <w:noProof/>
        </w:rPr>
      </w:pPr>
      <w:bookmarkStart w:id="24" w:name="_ENREF_24"/>
      <w:r w:rsidRPr="000C5C70">
        <w:rPr>
          <w:noProof/>
        </w:rPr>
        <w:t>24.</w:t>
      </w:r>
      <w:r w:rsidRPr="000C5C70">
        <w:rPr>
          <w:noProof/>
        </w:rPr>
        <w:tab/>
        <w:t xml:space="preserve">Kang, B.W., Kim, J.G., Lee, I.H., Bae, H.I. &amp; Seo, A.N. Clinical significance of tumor-infiltrating lymphocytes for gastric cancer in the era of immunology. </w:t>
      </w:r>
      <w:r w:rsidRPr="000C5C70">
        <w:rPr>
          <w:i/>
          <w:noProof/>
        </w:rPr>
        <w:t>World J Gastrointest Oncol</w:t>
      </w:r>
      <w:r w:rsidRPr="000C5C70">
        <w:rPr>
          <w:noProof/>
        </w:rPr>
        <w:t xml:space="preserve"> </w:t>
      </w:r>
      <w:r w:rsidRPr="000C5C70">
        <w:rPr>
          <w:b/>
          <w:noProof/>
        </w:rPr>
        <w:t>9</w:t>
      </w:r>
      <w:r w:rsidRPr="000C5C70">
        <w:rPr>
          <w:noProof/>
        </w:rPr>
        <w:t>, 293-299 (2017).</w:t>
      </w:r>
      <w:bookmarkEnd w:id="24"/>
    </w:p>
    <w:p w14:paraId="0DCBD19A" w14:textId="77777777" w:rsidR="000C5C70" w:rsidRPr="000C5C70" w:rsidRDefault="000C5C70" w:rsidP="00DD0CDB">
      <w:pPr>
        <w:pStyle w:val="EndNoteBibliography"/>
        <w:spacing w:after="360"/>
        <w:ind w:left="720" w:hanging="720"/>
        <w:jc w:val="left"/>
        <w:rPr>
          <w:noProof/>
        </w:rPr>
      </w:pPr>
      <w:bookmarkStart w:id="25" w:name="_ENREF_25"/>
      <w:r w:rsidRPr="000C5C70">
        <w:rPr>
          <w:noProof/>
        </w:rPr>
        <w:t>25.</w:t>
      </w:r>
      <w:r w:rsidRPr="000C5C70">
        <w:rPr>
          <w:noProof/>
        </w:rPr>
        <w:tab/>
        <w:t>Toss, M.S.</w:t>
      </w:r>
      <w:r w:rsidRPr="000C5C70">
        <w:rPr>
          <w:i/>
          <w:noProof/>
        </w:rPr>
        <w:t>, et al.</w:t>
      </w:r>
      <w:r w:rsidRPr="000C5C70">
        <w:rPr>
          <w:noProof/>
        </w:rPr>
        <w:t xml:space="preserve"> Prognostic significance of tumor-infiltrating lymphocytes in ductal carcinoma in situ of the breast. </w:t>
      </w:r>
      <w:r w:rsidRPr="000C5C70">
        <w:rPr>
          <w:i/>
          <w:noProof/>
        </w:rPr>
        <w:t>Mod Pathol</w:t>
      </w:r>
      <w:r w:rsidRPr="000C5C70">
        <w:rPr>
          <w:noProof/>
        </w:rPr>
        <w:t xml:space="preserve"> </w:t>
      </w:r>
      <w:r w:rsidRPr="000C5C70">
        <w:rPr>
          <w:b/>
          <w:noProof/>
        </w:rPr>
        <w:t>31</w:t>
      </w:r>
      <w:r w:rsidRPr="000C5C70">
        <w:rPr>
          <w:noProof/>
        </w:rPr>
        <w:t>, 1226-1236 (2018).</w:t>
      </w:r>
      <w:bookmarkEnd w:id="25"/>
    </w:p>
    <w:p w14:paraId="06E5C349" w14:textId="77777777" w:rsidR="000C5C70" w:rsidRPr="000C5C70" w:rsidRDefault="000C5C70" w:rsidP="00DD0CDB">
      <w:pPr>
        <w:pStyle w:val="EndNoteBibliography"/>
        <w:spacing w:after="360"/>
        <w:ind w:left="720" w:hanging="720"/>
        <w:jc w:val="left"/>
        <w:rPr>
          <w:noProof/>
        </w:rPr>
      </w:pPr>
      <w:bookmarkStart w:id="26" w:name="_ENREF_26"/>
      <w:r w:rsidRPr="000C5C70">
        <w:rPr>
          <w:noProof/>
        </w:rPr>
        <w:lastRenderedPageBreak/>
        <w:t>26.</w:t>
      </w:r>
      <w:r w:rsidRPr="000C5C70">
        <w:rPr>
          <w:noProof/>
        </w:rPr>
        <w:tab/>
        <w:t xml:space="preserve">Edgar, R., Domrachev, M. &amp; Lash, A.E. Gene Expression Omnibus: NCBI gene expression and hybridization array data repository. </w:t>
      </w:r>
      <w:r w:rsidRPr="000C5C70">
        <w:rPr>
          <w:i/>
          <w:noProof/>
        </w:rPr>
        <w:t>Nucleic Acids Res</w:t>
      </w:r>
      <w:r w:rsidRPr="000C5C70">
        <w:rPr>
          <w:noProof/>
        </w:rPr>
        <w:t xml:space="preserve"> </w:t>
      </w:r>
      <w:r w:rsidRPr="000C5C70">
        <w:rPr>
          <w:b/>
          <w:noProof/>
        </w:rPr>
        <w:t>30</w:t>
      </w:r>
      <w:r w:rsidRPr="000C5C70">
        <w:rPr>
          <w:noProof/>
        </w:rPr>
        <w:t>, 207-210 (2002).</w:t>
      </w:r>
      <w:bookmarkEnd w:id="26"/>
    </w:p>
    <w:p w14:paraId="2DCDCACF" w14:textId="77777777" w:rsidR="000C5C70" w:rsidRPr="000C5C70" w:rsidRDefault="000C5C70" w:rsidP="00DD0CDB">
      <w:pPr>
        <w:pStyle w:val="EndNoteBibliography"/>
        <w:spacing w:after="360"/>
        <w:ind w:left="720" w:hanging="720"/>
        <w:jc w:val="left"/>
        <w:rPr>
          <w:noProof/>
        </w:rPr>
      </w:pPr>
      <w:bookmarkStart w:id="27" w:name="_ENREF_27"/>
      <w:r w:rsidRPr="000C5C70">
        <w:rPr>
          <w:noProof/>
        </w:rPr>
        <w:t>27.</w:t>
      </w:r>
      <w:r w:rsidRPr="000C5C70">
        <w:rPr>
          <w:noProof/>
        </w:rPr>
        <w:tab/>
        <w:t>Trapnell, C.</w:t>
      </w:r>
      <w:r w:rsidRPr="000C5C70">
        <w:rPr>
          <w:i/>
          <w:noProof/>
        </w:rPr>
        <w:t>, et al.</w:t>
      </w:r>
      <w:r w:rsidRPr="000C5C70">
        <w:rPr>
          <w:noProof/>
        </w:rPr>
        <w:t xml:space="preserve"> The dynamics and regulators of cell fate decisions are revealed by pseudotemporal ordering of single cells. </w:t>
      </w:r>
      <w:r w:rsidRPr="000C5C70">
        <w:rPr>
          <w:i/>
          <w:noProof/>
        </w:rPr>
        <w:t>Nat Biotechnol</w:t>
      </w:r>
      <w:r w:rsidRPr="000C5C70">
        <w:rPr>
          <w:noProof/>
        </w:rPr>
        <w:t xml:space="preserve"> </w:t>
      </w:r>
      <w:r w:rsidRPr="000C5C70">
        <w:rPr>
          <w:b/>
          <w:noProof/>
        </w:rPr>
        <w:t>32</w:t>
      </w:r>
      <w:r w:rsidRPr="000C5C70">
        <w:rPr>
          <w:noProof/>
        </w:rPr>
        <w:t>, 381-386 (2014).</w:t>
      </w:r>
      <w:bookmarkEnd w:id="27"/>
    </w:p>
    <w:p w14:paraId="1922582A" w14:textId="77777777" w:rsidR="000C5C70" w:rsidRPr="000C5C70" w:rsidRDefault="000C5C70" w:rsidP="00DD0CDB">
      <w:pPr>
        <w:pStyle w:val="EndNoteBibliography"/>
        <w:spacing w:after="360"/>
        <w:ind w:left="720" w:hanging="720"/>
        <w:jc w:val="left"/>
        <w:rPr>
          <w:noProof/>
        </w:rPr>
      </w:pPr>
      <w:bookmarkStart w:id="28" w:name="_ENREF_28"/>
      <w:r w:rsidRPr="000C5C70">
        <w:rPr>
          <w:noProof/>
        </w:rPr>
        <w:t>28.</w:t>
      </w:r>
      <w:r w:rsidRPr="000C5C70">
        <w:rPr>
          <w:noProof/>
        </w:rPr>
        <w:tab/>
        <w:t>Barbie, D.A.</w:t>
      </w:r>
      <w:r w:rsidRPr="000C5C70">
        <w:rPr>
          <w:i/>
          <w:noProof/>
        </w:rPr>
        <w:t>, et al.</w:t>
      </w:r>
      <w:r w:rsidRPr="000C5C70">
        <w:rPr>
          <w:noProof/>
        </w:rPr>
        <w:t xml:space="preserve"> Systematic RNA interference reveals that oncogenic KRAS-driven cancers require TBK1. </w:t>
      </w:r>
      <w:r w:rsidRPr="000C5C70">
        <w:rPr>
          <w:i/>
          <w:noProof/>
        </w:rPr>
        <w:t>Nature</w:t>
      </w:r>
      <w:r w:rsidRPr="000C5C70">
        <w:rPr>
          <w:noProof/>
        </w:rPr>
        <w:t xml:space="preserve"> </w:t>
      </w:r>
      <w:r w:rsidRPr="000C5C70">
        <w:rPr>
          <w:b/>
          <w:noProof/>
        </w:rPr>
        <w:t>462</w:t>
      </w:r>
      <w:r w:rsidRPr="000C5C70">
        <w:rPr>
          <w:noProof/>
        </w:rPr>
        <w:t>, 108-112 (2009).</w:t>
      </w:r>
      <w:bookmarkEnd w:id="28"/>
    </w:p>
    <w:p w14:paraId="057B1064" w14:textId="77777777" w:rsidR="000C5C70" w:rsidRPr="000C5C70" w:rsidRDefault="000C5C70" w:rsidP="00DD0CDB">
      <w:pPr>
        <w:pStyle w:val="EndNoteBibliography"/>
        <w:spacing w:after="360"/>
        <w:ind w:left="720" w:hanging="720"/>
        <w:jc w:val="left"/>
        <w:rPr>
          <w:noProof/>
        </w:rPr>
      </w:pPr>
      <w:bookmarkStart w:id="29" w:name="_ENREF_29"/>
      <w:r w:rsidRPr="000C5C70">
        <w:rPr>
          <w:noProof/>
        </w:rPr>
        <w:t>29.</w:t>
      </w:r>
      <w:r w:rsidRPr="000C5C70">
        <w:rPr>
          <w:noProof/>
        </w:rPr>
        <w:tab/>
        <w:t xml:space="preserve">Hanzelmann, S., Castelo, R. &amp; Guinney, J. GSVA: gene set variation analysis for microarray and RNA-seq data. </w:t>
      </w:r>
      <w:r w:rsidRPr="000C5C70">
        <w:rPr>
          <w:i/>
          <w:noProof/>
        </w:rPr>
        <w:t>BMC Bioinformatics</w:t>
      </w:r>
      <w:r w:rsidRPr="000C5C70">
        <w:rPr>
          <w:noProof/>
        </w:rPr>
        <w:t xml:space="preserve"> </w:t>
      </w:r>
      <w:r w:rsidRPr="000C5C70">
        <w:rPr>
          <w:b/>
          <w:noProof/>
        </w:rPr>
        <w:t>14</w:t>
      </w:r>
      <w:r w:rsidRPr="000C5C70">
        <w:rPr>
          <w:noProof/>
        </w:rPr>
        <w:t>, 7 (2013).</w:t>
      </w:r>
      <w:bookmarkEnd w:id="29"/>
    </w:p>
    <w:p w14:paraId="3BFAE589" w14:textId="77777777" w:rsidR="000C5C70" w:rsidRPr="000C5C70" w:rsidRDefault="000C5C70" w:rsidP="00DD0CDB">
      <w:pPr>
        <w:pStyle w:val="EndNoteBibliography"/>
        <w:spacing w:after="360"/>
        <w:ind w:left="720" w:hanging="720"/>
        <w:jc w:val="left"/>
        <w:rPr>
          <w:noProof/>
        </w:rPr>
      </w:pPr>
      <w:bookmarkStart w:id="30" w:name="_ENREF_30"/>
      <w:r w:rsidRPr="000C5C70">
        <w:rPr>
          <w:noProof/>
        </w:rPr>
        <w:t>30.</w:t>
      </w:r>
      <w:r w:rsidRPr="000C5C70">
        <w:rPr>
          <w:noProof/>
        </w:rPr>
        <w:tab/>
        <w:t xml:space="preserve">Kokiopoulou, E., Bekas, C. and Gallopoulos, E. Computing smallest singular triplets with implicitly restarted Lanczos bidiagonalization. </w:t>
      </w:r>
      <w:r w:rsidRPr="000C5C70">
        <w:rPr>
          <w:i/>
          <w:noProof/>
        </w:rPr>
        <w:t>Applied Numerical Mathematics</w:t>
      </w:r>
      <w:r w:rsidRPr="000C5C70">
        <w:rPr>
          <w:noProof/>
        </w:rPr>
        <w:t xml:space="preserve"> </w:t>
      </w:r>
      <w:r w:rsidRPr="000C5C70">
        <w:rPr>
          <w:b/>
          <w:noProof/>
        </w:rPr>
        <w:t>49</w:t>
      </w:r>
      <w:r w:rsidRPr="000C5C70">
        <w:rPr>
          <w:noProof/>
        </w:rPr>
        <w:t>, 39-61 (2004).</w:t>
      </w:r>
      <w:bookmarkEnd w:id="30"/>
    </w:p>
    <w:p w14:paraId="169CD4A9" w14:textId="77777777" w:rsidR="000C5C70" w:rsidRPr="000C5C70" w:rsidRDefault="000C5C70" w:rsidP="00DD0CDB">
      <w:pPr>
        <w:pStyle w:val="EndNoteBibliography"/>
        <w:spacing w:after="360"/>
        <w:ind w:left="720" w:hanging="720"/>
        <w:jc w:val="left"/>
        <w:rPr>
          <w:noProof/>
        </w:rPr>
      </w:pPr>
      <w:bookmarkStart w:id="31" w:name="_ENREF_31"/>
      <w:r w:rsidRPr="000C5C70">
        <w:rPr>
          <w:noProof/>
        </w:rPr>
        <w:t>31.</w:t>
      </w:r>
      <w:r w:rsidRPr="000C5C70">
        <w:rPr>
          <w:noProof/>
        </w:rPr>
        <w:tab/>
        <w:t xml:space="preserve">Hinton, L.J.P.v.d.M.a.G.E. Visualizing High-Dimensional Data Using  t-SNE. </w:t>
      </w:r>
      <w:r w:rsidRPr="000C5C70">
        <w:rPr>
          <w:i/>
          <w:noProof/>
        </w:rPr>
        <w:t>Journal of Machine Learning Research</w:t>
      </w:r>
      <w:r w:rsidRPr="000C5C70">
        <w:rPr>
          <w:noProof/>
        </w:rPr>
        <w:t xml:space="preserve"> </w:t>
      </w:r>
      <w:r w:rsidRPr="000C5C70">
        <w:rPr>
          <w:b/>
          <w:noProof/>
        </w:rPr>
        <w:t>9</w:t>
      </w:r>
      <w:r w:rsidRPr="000C5C70">
        <w:rPr>
          <w:noProof/>
        </w:rPr>
        <w:t>, 2579-2605 (2008).</w:t>
      </w:r>
      <w:bookmarkEnd w:id="31"/>
    </w:p>
    <w:p w14:paraId="65AE9AAF" w14:textId="77777777" w:rsidR="000C5C70" w:rsidRPr="000C5C70" w:rsidRDefault="000C5C70" w:rsidP="00DD0CDB">
      <w:pPr>
        <w:pStyle w:val="EndNoteBibliography"/>
        <w:spacing w:after="360"/>
        <w:ind w:left="720" w:hanging="720"/>
        <w:jc w:val="left"/>
        <w:rPr>
          <w:noProof/>
        </w:rPr>
      </w:pPr>
      <w:bookmarkStart w:id="32" w:name="_ENREF_32"/>
      <w:r w:rsidRPr="000C5C70">
        <w:rPr>
          <w:noProof/>
        </w:rPr>
        <w:t>32.</w:t>
      </w:r>
      <w:r w:rsidRPr="000C5C70">
        <w:rPr>
          <w:noProof/>
        </w:rPr>
        <w:tab/>
        <w:t xml:space="preserve">Rodriguez, A. &amp; Laio, A. Machine learning. Clustering by fast search and find of density peaks. </w:t>
      </w:r>
      <w:r w:rsidRPr="000C5C70">
        <w:rPr>
          <w:i/>
          <w:noProof/>
        </w:rPr>
        <w:t>Science</w:t>
      </w:r>
      <w:r w:rsidRPr="000C5C70">
        <w:rPr>
          <w:noProof/>
        </w:rPr>
        <w:t xml:space="preserve"> </w:t>
      </w:r>
      <w:r w:rsidRPr="000C5C70">
        <w:rPr>
          <w:b/>
          <w:noProof/>
        </w:rPr>
        <w:t>344</w:t>
      </w:r>
      <w:r w:rsidRPr="000C5C70">
        <w:rPr>
          <w:noProof/>
        </w:rPr>
        <w:t>, 1492-1496 (2014).</w:t>
      </w:r>
      <w:bookmarkEnd w:id="32"/>
    </w:p>
    <w:p w14:paraId="124B5ABD" w14:textId="77777777" w:rsidR="000C5C70" w:rsidRPr="000C5C70" w:rsidRDefault="000C5C70" w:rsidP="00DD0CDB">
      <w:pPr>
        <w:pStyle w:val="EndNoteBibliography"/>
        <w:spacing w:after="360"/>
        <w:ind w:left="720" w:hanging="720"/>
        <w:jc w:val="left"/>
        <w:rPr>
          <w:noProof/>
        </w:rPr>
      </w:pPr>
      <w:bookmarkStart w:id="33" w:name="_ENREF_33"/>
      <w:r w:rsidRPr="000C5C70">
        <w:rPr>
          <w:noProof/>
        </w:rPr>
        <w:t>33.</w:t>
      </w:r>
      <w:r w:rsidRPr="000C5C70">
        <w:rPr>
          <w:noProof/>
        </w:rPr>
        <w:tab/>
        <w:t xml:space="preserve">Wan, Y.W., Allen, G.I. &amp; Liu, Z. TCGA2STAT: simple TCGA data access for integrated statistical analysis in R. </w:t>
      </w:r>
      <w:r w:rsidRPr="000C5C70">
        <w:rPr>
          <w:i/>
          <w:noProof/>
        </w:rPr>
        <w:t>Bioinformatics</w:t>
      </w:r>
      <w:r w:rsidRPr="000C5C70">
        <w:rPr>
          <w:noProof/>
        </w:rPr>
        <w:t xml:space="preserve"> </w:t>
      </w:r>
      <w:r w:rsidRPr="000C5C70">
        <w:rPr>
          <w:b/>
          <w:noProof/>
        </w:rPr>
        <w:t>32</w:t>
      </w:r>
      <w:r w:rsidRPr="000C5C70">
        <w:rPr>
          <w:noProof/>
        </w:rPr>
        <w:t>, 952-954 (2016).</w:t>
      </w:r>
      <w:bookmarkEnd w:id="33"/>
    </w:p>
    <w:p w14:paraId="3439AB3C" w14:textId="77777777" w:rsidR="000C5C70" w:rsidRPr="000C5C70" w:rsidRDefault="000C5C70" w:rsidP="00DD0CDB">
      <w:pPr>
        <w:pStyle w:val="EndNoteBibliography"/>
        <w:spacing w:after="360"/>
        <w:ind w:left="720" w:hanging="720"/>
        <w:jc w:val="left"/>
        <w:rPr>
          <w:noProof/>
        </w:rPr>
      </w:pPr>
      <w:bookmarkStart w:id="34" w:name="_ENREF_34"/>
      <w:r w:rsidRPr="000C5C70">
        <w:rPr>
          <w:noProof/>
        </w:rPr>
        <w:t>34.</w:t>
      </w:r>
      <w:r w:rsidRPr="000C5C70">
        <w:rPr>
          <w:noProof/>
        </w:rPr>
        <w:tab/>
        <w:t xml:space="preserve">Li, B. &amp; Dewey, C.N. RSEM: accurate transcript quantification from RNA-Seq data with or without a reference genome. </w:t>
      </w:r>
      <w:r w:rsidRPr="000C5C70">
        <w:rPr>
          <w:i/>
          <w:noProof/>
        </w:rPr>
        <w:t>BMC Bioinformatics</w:t>
      </w:r>
      <w:r w:rsidRPr="000C5C70">
        <w:rPr>
          <w:noProof/>
        </w:rPr>
        <w:t xml:space="preserve"> </w:t>
      </w:r>
      <w:r w:rsidRPr="000C5C70">
        <w:rPr>
          <w:b/>
          <w:noProof/>
        </w:rPr>
        <w:t>12</w:t>
      </w:r>
      <w:r w:rsidRPr="000C5C70">
        <w:rPr>
          <w:noProof/>
        </w:rPr>
        <w:t>, 323 (2011).</w:t>
      </w:r>
      <w:bookmarkEnd w:id="34"/>
    </w:p>
    <w:p w14:paraId="4C323627" w14:textId="77777777" w:rsidR="000C5C70" w:rsidRPr="000C5C70" w:rsidRDefault="000C5C70" w:rsidP="00DD0CDB">
      <w:pPr>
        <w:pStyle w:val="EndNoteBibliography"/>
        <w:spacing w:after="360"/>
        <w:ind w:left="720" w:hanging="720"/>
        <w:jc w:val="left"/>
        <w:rPr>
          <w:noProof/>
        </w:rPr>
      </w:pPr>
      <w:bookmarkStart w:id="35" w:name="_ENREF_35"/>
      <w:r w:rsidRPr="000C5C70">
        <w:rPr>
          <w:noProof/>
        </w:rPr>
        <w:t>35.</w:t>
      </w:r>
      <w:r w:rsidRPr="000C5C70">
        <w:rPr>
          <w:noProof/>
        </w:rPr>
        <w:tab/>
        <w:t xml:space="preserve">Robinson, M.D. &amp; Oshlack, A. A scaling normalization method for differential expression analysis of RNA-seq data. </w:t>
      </w:r>
      <w:r w:rsidRPr="000C5C70">
        <w:rPr>
          <w:i/>
          <w:noProof/>
        </w:rPr>
        <w:t>Genome Biol</w:t>
      </w:r>
      <w:r w:rsidRPr="000C5C70">
        <w:rPr>
          <w:noProof/>
        </w:rPr>
        <w:t xml:space="preserve"> </w:t>
      </w:r>
      <w:r w:rsidRPr="000C5C70">
        <w:rPr>
          <w:b/>
          <w:noProof/>
        </w:rPr>
        <w:t>11</w:t>
      </w:r>
      <w:r w:rsidRPr="000C5C70">
        <w:rPr>
          <w:noProof/>
        </w:rPr>
        <w:t>, R25 (2010).</w:t>
      </w:r>
      <w:bookmarkEnd w:id="35"/>
    </w:p>
    <w:p w14:paraId="692BF043" w14:textId="77777777" w:rsidR="000C5C70" w:rsidRPr="000C5C70" w:rsidRDefault="000C5C70" w:rsidP="00DD0CDB">
      <w:pPr>
        <w:pStyle w:val="EndNoteBibliography"/>
        <w:spacing w:after="360"/>
        <w:ind w:left="720" w:hanging="720"/>
        <w:jc w:val="left"/>
        <w:rPr>
          <w:noProof/>
        </w:rPr>
      </w:pPr>
      <w:bookmarkStart w:id="36" w:name="_ENREF_36"/>
      <w:r w:rsidRPr="000C5C70">
        <w:rPr>
          <w:noProof/>
        </w:rPr>
        <w:t>36.</w:t>
      </w:r>
      <w:r w:rsidRPr="000C5C70">
        <w:rPr>
          <w:noProof/>
        </w:rPr>
        <w:tab/>
        <w:t xml:space="preserve">Law, C.W., Chen, Y., Shi, W. &amp; Smyth, G.K. voom: Precision weights unlock linear model analysis tools for RNA-seq read counts. </w:t>
      </w:r>
      <w:r w:rsidRPr="000C5C70">
        <w:rPr>
          <w:i/>
          <w:noProof/>
        </w:rPr>
        <w:t>Genome Biol</w:t>
      </w:r>
      <w:r w:rsidRPr="000C5C70">
        <w:rPr>
          <w:noProof/>
        </w:rPr>
        <w:t xml:space="preserve"> </w:t>
      </w:r>
      <w:r w:rsidRPr="000C5C70">
        <w:rPr>
          <w:b/>
          <w:noProof/>
        </w:rPr>
        <w:t>15</w:t>
      </w:r>
      <w:r w:rsidRPr="000C5C70">
        <w:rPr>
          <w:noProof/>
        </w:rPr>
        <w:t>, R29 (2014).</w:t>
      </w:r>
      <w:bookmarkEnd w:id="36"/>
    </w:p>
    <w:p w14:paraId="57FE734E" w14:textId="77777777" w:rsidR="000C5C70" w:rsidRPr="000C5C70" w:rsidRDefault="000C5C70" w:rsidP="00DD0CDB">
      <w:pPr>
        <w:pStyle w:val="EndNoteBibliography"/>
        <w:spacing w:after="360"/>
        <w:ind w:left="720" w:hanging="720"/>
        <w:jc w:val="left"/>
        <w:rPr>
          <w:noProof/>
        </w:rPr>
      </w:pPr>
      <w:bookmarkStart w:id="37" w:name="_ENREF_37"/>
      <w:r w:rsidRPr="000C5C70">
        <w:rPr>
          <w:noProof/>
        </w:rPr>
        <w:t>37.</w:t>
      </w:r>
      <w:r w:rsidRPr="000C5C70">
        <w:rPr>
          <w:noProof/>
        </w:rPr>
        <w:tab/>
        <w:t>Margolin, A.A.</w:t>
      </w:r>
      <w:r w:rsidRPr="000C5C70">
        <w:rPr>
          <w:i/>
          <w:noProof/>
        </w:rPr>
        <w:t>, et al.</w:t>
      </w:r>
      <w:r w:rsidRPr="000C5C70">
        <w:rPr>
          <w:noProof/>
        </w:rPr>
        <w:t xml:space="preserve"> Systematic analysis of challenge-driven improvements in molecular prognostic models for breast cancer. </w:t>
      </w:r>
      <w:r w:rsidRPr="000C5C70">
        <w:rPr>
          <w:i/>
          <w:noProof/>
        </w:rPr>
        <w:t>Sci Transl Med</w:t>
      </w:r>
      <w:r w:rsidRPr="000C5C70">
        <w:rPr>
          <w:noProof/>
        </w:rPr>
        <w:t xml:space="preserve"> </w:t>
      </w:r>
      <w:r w:rsidRPr="000C5C70">
        <w:rPr>
          <w:b/>
          <w:noProof/>
        </w:rPr>
        <w:t>5</w:t>
      </w:r>
      <w:r w:rsidRPr="000C5C70">
        <w:rPr>
          <w:noProof/>
        </w:rPr>
        <w:t>, 181re181 (2013).</w:t>
      </w:r>
      <w:bookmarkEnd w:id="37"/>
    </w:p>
    <w:p w14:paraId="0ACFBEA8" w14:textId="77777777" w:rsidR="000C5C70" w:rsidRPr="000C5C70" w:rsidRDefault="000C5C70" w:rsidP="00DD0CDB">
      <w:pPr>
        <w:pStyle w:val="EndNoteBibliography"/>
        <w:spacing w:after="360"/>
        <w:ind w:left="720" w:hanging="720"/>
        <w:jc w:val="left"/>
        <w:rPr>
          <w:noProof/>
        </w:rPr>
      </w:pPr>
      <w:bookmarkStart w:id="38" w:name="_ENREF_38"/>
      <w:r w:rsidRPr="000C5C70">
        <w:rPr>
          <w:noProof/>
        </w:rPr>
        <w:t>38.</w:t>
      </w:r>
      <w:r w:rsidRPr="000C5C70">
        <w:rPr>
          <w:noProof/>
        </w:rPr>
        <w:tab/>
        <w:t>Riaz, N.</w:t>
      </w:r>
      <w:r w:rsidRPr="000C5C70">
        <w:rPr>
          <w:i/>
          <w:noProof/>
        </w:rPr>
        <w:t>, et al.</w:t>
      </w:r>
      <w:r w:rsidRPr="000C5C70">
        <w:rPr>
          <w:noProof/>
        </w:rPr>
        <w:t xml:space="preserve"> Tumor and Microenvironment Evolution during Immunotherapy with Nivolumab. </w:t>
      </w:r>
      <w:r w:rsidRPr="000C5C70">
        <w:rPr>
          <w:i/>
          <w:noProof/>
        </w:rPr>
        <w:t>Cell</w:t>
      </w:r>
      <w:r w:rsidRPr="000C5C70">
        <w:rPr>
          <w:noProof/>
        </w:rPr>
        <w:t xml:space="preserve"> </w:t>
      </w:r>
      <w:r w:rsidRPr="000C5C70">
        <w:rPr>
          <w:b/>
          <w:noProof/>
        </w:rPr>
        <w:t>171</w:t>
      </w:r>
      <w:r w:rsidRPr="000C5C70">
        <w:rPr>
          <w:noProof/>
        </w:rPr>
        <w:t>, 934-949 e916 (2017).</w:t>
      </w:r>
      <w:bookmarkEnd w:id="38"/>
    </w:p>
    <w:p w14:paraId="366DB06D" w14:textId="77777777" w:rsidR="000C5C70" w:rsidRPr="000C5C70" w:rsidRDefault="000C5C70" w:rsidP="00DD0CDB">
      <w:pPr>
        <w:pStyle w:val="EndNoteBibliography"/>
        <w:spacing w:after="360"/>
        <w:ind w:left="720" w:hanging="720"/>
        <w:jc w:val="left"/>
        <w:rPr>
          <w:noProof/>
        </w:rPr>
      </w:pPr>
      <w:bookmarkStart w:id="39" w:name="_ENREF_39"/>
      <w:r w:rsidRPr="000C5C70">
        <w:rPr>
          <w:noProof/>
        </w:rPr>
        <w:t>39.</w:t>
      </w:r>
      <w:r w:rsidRPr="000C5C70">
        <w:rPr>
          <w:noProof/>
        </w:rPr>
        <w:tab/>
        <w:t xml:space="preserve">Butler, A., Hoffman, P., Smibert, P., Papalexi, E. &amp; Satija, R. Integrating single-cell transcriptomic data across different conditions, technologies, and species. </w:t>
      </w:r>
      <w:r w:rsidRPr="000C5C70">
        <w:rPr>
          <w:i/>
          <w:noProof/>
        </w:rPr>
        <w:t>Nat Biotechnol</w:t>
      </w:r>
      <w:r w:rsidRPr="000C5C70">
        <w:rPr>
          <w:noProof/>
        </w:rPr>
        <w:t xml:space="preserve"> </w:t>
      </w:r>
      <w:r w:rsidRPr="000C5C70">
        <w:rPr>
          <w:b/>
          <w:noProof/>
        </w:rPr>
        <w:t>36</w:t>
      </w:r>
      <w:r w:rsidRPr="000C5C70">
        <w:rPr>
          <w:noProof/>
        </w:rPr>
        <w:t>, 411-420 (2018).</w:t>
      </w:r>
      <w:bookmarkEnd w:id="39"/>
    </w:p>
    <w:p w14:paraId="5793F1B8" w14:textId="77777777" w:rsidR="000C5C70" w:rsidRPr="000C5C70" w:rsidRDefault="000C5C70" w:rsidP="00DD0CDB">
      <w:pPr>
        <w:pStyle w:val="EndNoteBibliography"/>
        <w:spacing w:after="360"/>
        <w:ind w:left="720" w:hanging="720"/>
        <w:jc w:val="left"/>
        <w:rPr>
          <w:noProof/>
        </w:rPr>
      </w:pPr>
      <w:bookmarkStart w:id="40" w:name="_ENREF_40"/>
      <w:r w:rsidRPr="000C5C70">
        <w:rPr>
          <w:noProof/>
        </w:rPr>
        <w:lastRenderedPageBreak/>
        <w:t>40.</w:t>
      </w:r>
      <w:r w:rsidRPr="000C5C70">
        <w:rPr>
          <w:noProof/>
        </w:rPr>
        <w:tab/>
        <w:t>Macosko, E.Z.</w:t>
      </w:r>
      <w:r w:rsidRPr="000C5C70">
        <w:rPr>
          <w:i/>
          <w:noProof/>
        </w:rPr>
        <w:t>, et al.</w:t>
      </w:r>
      <w:r w:rsidRPr="000C5C70">
        <w:rPr>
          <w:noProof/>
        </w:rPr>
        <w:t xml:space="preserve"> Highly Parallel Genome-wide Expression Profiling of Individual Cells Using Nanoliter Droplets. </w:t>
      </w:r>
      <w:r w:rsidRPr="000C5C70">
        <w:rPr>
          <w:i/>
          <w:noProof/>
        </w:rPr>
        <w:t>Cell</w:t>
      </w:r>
      <w:r w:rsidRPr="000C5C70">
        <w:rPr>
          <w:noProof/>
        </w:rPr>
        <w:t xml:space="preserve"> </w:t>
      </w:r>
      <w:r w:rsidRPr="000C5C70">
        <w:rPr>
          <w:b/>
          <w:noProof/>
        </w:rPr>
        <w:t>161</w:t>
      </w:r>
      <w:r w:rsidRPr="000C5C70">
        <w:rPr>
          <w:noProof/>
        </w:rPr>
        <w:t>, 1202-1214 (2015).</w:t>
      </w:r>
      <w:bookmarkEnd w:id="40"/>
    </w:p>
    <w:p w14:paraId="3A3FEAD8" w14:textId="77777777" w:rsidR="000C5C70" w:rsidRPr="000C5C70" w:rsidRDefault="000C5C70" w:rsidP="00DD0CDB">
      <w:pPr>
        <w:pStyle w:val="EndNoteBibliography"/>
        <w:spacing w:after="360"/>
        <w:ind w:left="720" w:hanging="720"/>
        <w:jc w:val="left"/>
        <w:rPr>
          <w:noProof/>
        </w:rPr>
      </w:pPr>
      <w:bookmarkStart w:id="41" w:name="_ENREF_41"/>
      <w:r w:rsidRPr="000C5C70">
        <w:rPr>
          <w:noProof/>
        </w:rPr>
        <w:t>41.</w:t>
      </w:r>
      <w:r w:rsidRPr="000C5C70">
        <w:rPr>
          <w:noProof/>
        </w:rPr>
        <w:tab/>
        <w:t xml:space="preserve">Chung, N.C. &amp; Storey, J.D. Statistical significance of variables driving systematic variation in high-dimensional data. </w:t>
      </w:r>
      <w:r w:rsidRPr="000C5C70">
        <w:rPr>
          <w:i/>
          <w:noProof/>
        </w:rPr>
        <w:t>Bioinformatics</w:t>
      </w:r>
      <w:r w:rsidRPr="000C5C70">
        <w:rPr>
          <w:noProof/>
        </w:rPr>
        <w:t xml:space="preserve"> </w:t>
      </w:r>
      <w:r w:rsidRPr="000C5C70">
        <w:rPr>
          <w:b/>
          <w:noProof/>
        </w:rPr>
        <w:t>31</w:t>
      </w:r>
      <w:r w:rsidRPr="000C5C70">
        <w:rPr>
          <w:noProof/>
        </w:rPr>
        <w:t>, 545-554 (2015).</w:t>
      </w:r>
      <w:bookmarkEnd w:id="41"/>
    </w:p>
    <w:p w14:paraId="2F1AC4A9" w14:textId="77777777" w:rsidR="000C5C70" w:rsidRPr="000C5C70" w:rsidRDefault="000C5C70" w:rsidP="00DD0CDB">
      <w:pPr>
        <w:pStyle w:val="EndNoteBibliography"/>
        <w:spacing w:after="360"/>
        <w:ind w:left="720" w:hanging="720"/>
        <w:jc w:val="left"/>
        <w:rPr>
          <w:noProof/>
        </w:rPr>
      </w:pPr>
      <w:bookmarkStart w:id="42" w:name="_ENREF_42"/>
      <w:r w:rsidRPr="000C5C70">
        <w:rPr>
          <w:noProof/>
        </w:rPr>
        <w:t>42.</w:t>
      </w:r>
      <w:r w:rsidRPr="000C5C70">
        <w:rPr>
          <w:noProof/>
        </w:rPr>
        <w:tab/>
        <w:t xml:space="preserve">Yu, G., Wang, L.G., Han, Y. &amp; He, Q.Y. clusterProfiler: an R package for comparing biological themes among gene clusters. </w:t>
      </w:r>
      <w:r w:rsidRPr="000C5C70">
        <w:rPr>
          <w:i/>
          <w:noProof/>
        </w:rPr>
        <w:t>OMICS</w:t>
      </w:r>
      <w:r w:rsidRPr="000C5C70">
        <w:rPr>
          <w:noProof/>
        </w:rPr>
        <w:t xml:space="preserve"> </w:t>
      </w:r>
      <w:r w:rsidRPr="000C5C70">
        <w:rPr>
          <w:b/>
          <w:noProof/>
        </w:rPr>
        <w:t>16</w:t>
      </w:r>
      <w:r w:rsidRPr="000C5C70">
        <w:rPr>
          <w:noProof/>
        </w:rPr>
        <w:t>, 284-287 (2012).</w:t>
      </w:r>
      <w:bookmarkEnd w:id="42"/>
    </w:p>
    <w:p w14:paraId="0CD79889" w14:textId="77777777" w:rsidR="000C5C70" w:rsidRPr="000C5C70" w:rsidRDefault="000C5C70" w:rsidP="00DD0CDB">
      <w:pPr>
        <w:pStyle w:val="EndNoteBibliography"/>
        <w:ind w:left="720" w:hanging="720"/>
        <w:jc w:val="left"/>
        <w:rPr>
          <w:noProof/>
        </w:rPr>
      </w:pPr>
      <w:bookmarkStart w:id="43" w:name="_ENREF_43"/>
      <w:r w:rsidRPr="000C5C70">
        <w:rPr>
          <w:noProof/>
        </w:rPr>
        <w:t>43.</w:t>
      </w:r>
      <w:r w:rsidRPr="000C5C70">
        <w:rPr>
          <w:noProof/>
        </w:rPr>
        <w:tab/>
        <w:t xml:space="preserve">Kuhn, M. Building predictive models in R using the caret package. </w:t>
      </w:r>
      <w:r w:rsidRPr="000C5C70">
        <w:rPr>
          <w:i/>
          <w:noProof/>
        </w:rPr>
        <w:t>Journal of Statistical Software</w:t>
      </w:r>
      <w:r w:rsidRPr="000C5C70">
        <w:rPr>
          <w:noProof/>
        </w:rPr>
        <w:t xml:space="preserve"> </w:t>
      </w:r>
      <w:r w:rsidRPr="000C5C70">
        <w:rPr>
          <w:b/>
          <w:noProof/>
        </w:rPr>
        <w:t>28</w:t>
      </w:r>
      <w:r w:rsidRPr="000C5C70">
        <w:rPr>
          <w:noProof/>
        </w:rPr>
        <w:t>(2008).</w:t>
      </w:r>
      <w:bookmarkEnd w:id="43"/>
    </w:p>
    <w:p w14:paraId="7EB0FF29" w14:textId="1213392C" w:rsidR="006826EB" w:rsidRPr="00362C42" w:rsidRDefault="002B5608" w:rsidP="00DD0CDB">
      <w:pPr>
        <w:adjustRightInd w:val="0"/>
        <w:snapToGrid w:val="0"/>
        <w:rPr>
          <w:shd w:val="clear" w:color="auto" w:fill="FFFFFF"/>
        </w:rPr>
      </w:pPr>
      <w:r w:rsidRPr="00362C42">
        <w:rPr>
          <w:shd w:val="clear" w:color="auto" w:fill="FFFFFF"/>
        </w:rPr>
        <w:fldChar w:fldCharType="end"/>
      </w:r>
    </w:p>
    <w:sectPr w:rsidR="006826EB" w:rsidRPr="00362C42" w:rsidSect="009627FD">
      <w:footerReference w:type="even"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5E0BD0" w14:textId="77777777" w:rsidR="00D62791" w:rsidRDefault="00D62791" w:rsidP="00E26C78">
      <w:r>
        <w:separator/>
      </w:r>
    </w:p>
  </w:endnote>
  <w:endnote w:type="continuationSeparator" w:id="0">
    <w:p w14:paraId="6297430E" w14:textId="77777777" w:rsidR="00D62791" w:rsidRDefault="00D62791" w:rsidP="00E26C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5471537"/>
      <w:docPartObj>
        <w:docPartGallery w:val="Page Numbers (Bottom of Page)"/>
        <w:docPartUnique/>
      </w:docPartObj>
    </w:sdtPr>
    <w:sdtEndPr>
      <w:rPr>
        <w:rStyle w:val="PageNumber"/>
      </w:rPr>
    </w:sdtEndPr>
    <w:sdtContent>
      <w:p w14:paraId="6D65D929" w14:textId="4647BBE6" w:rsidR="009C69E7" w:rsidRDefault="009C69E7" w:rsidP="00E92D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335037464"/>
      <w:docPartObj>
        <w:docPartGallery w:val="Page Numbers (Bottom of Page)"/>
        <w:docPartUnique/>
      </w:docPartObj>
    </w:sdtPr>
    <w:sdtEndPr>
      <w:rPr>
        <w:rStyle w:val="PageNumber"/>
      </w:rPr>
    </w:sdtEndPr>
    <w:sdtContent>
      <w:p w14:paraId="3E336598" w14:textId="629B6916" w:rsidR="009C69E7" w:rsidRDefault="009C69E7" w:rsidP="00E92D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544DA3" w14:textId="77777777" w:rsidR="009C69E7" w:rsidRDefault="009C69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4CCE7C" w14:textId="77777777" w:rsidR="00D62791" w:rsidRDefault="00D62791" w:rsidP="00E26C78">
      <w:r>
        <w:separator/>
      </w:r>
    </w:p>
  </w:footnote>
  <w:footnote w:type="continuationSeparator" w:id="0">
    <w:p w14:paraId="4DE21D38" w14:textId="77777777" w:rsidR="00D62791" w:rsidRDefault="00D62791" w:rsidP="00E26C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16772"/>
    <w:multiLevelType w:val="hybridMultilevel"/>
    <w:tmpl w:val="FFE455CC"/>
    <w:lvl w:ilvl="0" w:tplc="AC9C73C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5E6220"/>
    <w:multiLevelType w:val="hybridMultilevel"/>
    <w:tmpl w:val="5CE8BD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E12FE0"/>
    <w:multiLevelType w:val="hybridMultilevel"/>
    <w:tmpl w:val="ABE86DB0"/>
    <w:lvl w:ilvl="0" w:tplc="1708DA2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3B03417"/>
    <w:multiLevelType w:val="hybridMultilevel"/>
    <w:tmpl w:val="02AA83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1&lt;/HyperlinksEnabled&gt;&lt;HyperlinksVisible&gt;0&lt;/HyperlinksVisible&gt;&lt;EnableBibliographyCategories&gt;0&lt;/EnableBibliographyCategories&gt;&lt;/ENLayout&gt;"/>
    <w:docVar w:name="EN.Libraries" w:val="&lt;Libraries&gt;&lt;item db-id=&quot;99e2pwdttdrr04esxxlxst2je55pp2ddxzdt&quot;&gt;acharya_etal&lt;record-ids&gt;&lt;item&gt;1&lt;/item&gt;&lt;item&gt;2&lt;/item&gt;&lt;item&gt;3&lt;/item&gt;&lt;item&gt;4&lt;/item&gt;&lt;item&gt;5&lt;/item&gt;&lt;item&gt;6&lt;/item&gt;&lt;item&gt;7&lt;/item&gt;&lt;item&gt;8&lt;/item&gt;&lt;item&gt;12&lt;/item&gt;&lt;item&gt;13&lt;/item&gt;&lt;item&gt;14&lt;/item&gt;&lt;item&gt;16&lt;/item&gt;&lt;item&gt;17&lt;/item&gt;&lt;item&gt;18&lt;/item&gt;&lt;item&gt;19&lt;/item&gt;&lt;item&gt;20&lt;/item&gt;&lt;item&gt;21&lt;/item&gt;&lt;item&gt;22&lt;/item&gt;&lt;item&gt;23&lt;/item&gt;&lt;item&gt;24&lt;/item&gt;&lt;item&gt;25&lt;/item&gt;&lt;item&gt;27&lt;/item&gt;&lt;item&gt;28&lt;/item&gt;&lt;item&gt;30&lt;/item&gt;&lt;item&gt;31&lt;/item&gt;&lt;item&gt;32&lt;/item&gt;&lt;item&gt;33&lt;/item&gt;&lt;item&gt;35&lt;/item&gt;&lt;item&gt;36&lt;/item&gt;&lt;item&gt;37&lt;/item&gt;&lt;item&gt;38&lt;/item&gt;&lt;item&gt;39&lt;/item&gt;&lt;item&gt;40&lt;/item&gt;&lt;item&gt;41&lt;/item&gt;&lt;item&gt;42&lt;/item&gt;&lt;item&gt;43&lt;/item&gt;&lt;/record-ids&gt;&lt;/item&gt;&lt;/Libraries&gt;"/>
  </w:docVars>
  <w:rsids>
    <w:rsidRoot w:val="00E218EF"/>
    <w:rsid w:val="00007D9F"/>
    <w:rsid w:val="00010E8F"/>
    <w:rsid w:val="000125B7"/>
    <w:rsid w:val="0001296B"/>
    <w:rsid w:val="0001740F"/>
    <w:rsid w:val="000214A2"/>
    <w:rsid w:val="0002282D"/>
    <w:rsid w:val="000237A9"/>
    <w:rsid w:val="00026EB8"/>
    <w:rsid w:val="00037A9F"/>
    <w:rsid w:val="00042442"/>
    <w:rsid w:val="00045808"/>
    <w:rsid w:val="00046B8E"/>
    <w:rsid w:val="00055020"/>
    <w:rsid w:val="0006082E"/>
    <w:rsid w:val="00065D85"/>
    <w:rsid w:val="00073044"/>
    <w:rsid w:val="00074966"/>
    <w:rsid w:val="000775FD"/>
    <w:rsid w:val="000801AF"/>
    <w:rsid w:val="0008060E"/>
    <w:rsid w:val="00080955"/>
    <w:rsid w:val="00083015"/>
    <w:rsid w:val="00083CDC"/>
    <w:rsid w:val="0008659C"/>
    <w:rsid w:val="0009213D"/>
    <w:rsid w:val="000933EC"/>
    <w:rsid w:val="000940B6"/>
    <w:rsid w:val="0009420F"/>
    <w:rsid w:val="00095EF3"/>
    <w:rsid w:val="000A23BA"/>
    <w:rsid w:val="000A789B"/>
    <w:rsid w:val="000B0D30"/>
    <w:rsid w:val="000B1BF3"/>
    <w:rsid w:val="000B32AD"/>
    <w:rsid w:val="000B74DB"/>
    <w:rsid w:val="000C4E2B"/>
    <w:rsid w:val="000C5C70"/>
    <w:rsid w:val="000C6C19"/>
    <w:rsid w:val="000C6E18"/>
    <w:rsid w:val="000D351F"/>
    <w:rsid w:val="000D646E"/>
    <w:rsid w:val="000D7EB5"/>
    <w:rsid w:val="000E20C8"/>
    <w:rsid w:val="000E492C"/>
    <w:rsid w:val="000E4970"/>
    <w:rsid w:val="000E7433"/>
    <w:rsid w:val="000F0727"/>
    <w:rsid w:val="000F0864"/>
    <w:rsid w:val="000F6AD7"/>
    <w:rsid w:val="00102C59"/>
    <w:rsid w:val="00104494"/>
    <w:rsid w:val="00104BEC"/>
    <w:rsid w:val="00110162"/>
    <w:rsid w:val="001103D0"/>
    <w:rsid w:val="00124A23"/>
    <w:rsid w:val="00130773"/>
    <w:rsid w:val="00132B08"/>
    <w:rsid w:val="00141464"/>
    <w:rsid w:val="00142C9B"/>
    <w:rsid w:val="00157B51"/>
    <w:rsid w:val="00161242"/>
    <w:rsid w:val="00166ED1"/>
    <w:rsid w:val="001673B9"/>
    <w:rsid w:val="00170901"/>
    <w:rsid w:val="00173B6D"/>
    <w:rsid w:val="00173D4E"/>
    <w:rsid w:val="00174D36"/>
    <w:rsid w:val="0017585B"/>
    <w:rsid w:val="00191146"/>
    <w:rsid w:val="0019294B"/>
    <w:rsid w:val="00193F6A"/>
    <w:rsid w:val="001965A3"/>
    <w:rsid w:val="001973A1"/>
    <w:rsid w:val="00197CFE"/>
    <w:rsid w:val="001A5133"/>
    <w:rsid w:val="001A5A85"/>
    <w:rsid w:val="001A64E5"/>
    <w:rsid w:val="001B0162"/>
    <w:rsid w:val="001B199B"/>
    <w:rsid w:val="001B441B"/>
    <w:rsid w:val="001B61FF"/>
    <w:rsid w:val="001D0D8E"/>
    <w:rsid w:val="001D13D0"/>
    <w:rsid w:val="001D4367"/>
    <w:rsid w:val="001D68C2"/>
    <w:rsid w:val="001E0A1E"/>
    <w:rsid w:val="001E63AE"/>
    <w:rsid w:val="001E7DF2"/>
    <w:rsid w:val="001E7F49"/>
    <w:rsid w:val="001F4541"/>
    <w:rsid w:val="0020518F"/>
    <w:rsid w:val="00214225"/>
    <w:rsid w:val="00214FC7"/>
    <w:rsid w:val="0021609D"/>
    <w:rsid w:val="00216A65"/>
    <w:rsid w:val="00217A54"/>
    <w:rsid w:val="00221928"/>
    <w:rsid w:val="00224DD9"/>
    <w:rsid w:val="00231CB6"/>
    <w:rsid w:val="00233AD2"/>
    <w:rsid w:val="00242AD8"/>
    <w:rsid w:val="00255468"/>
    <w:rsid w:val="00262515"/>
    <w:rsid w:val="0026311F"/>
    <w:rsid w:val="00266563"/>
    <w:rsid w:val="0028094D"/>
    <w:rsid w:val="00280998"/>
    <w:rsid w:val="0028238E"/>
    <w:rsid w:val="0028331C"/>
    <w:rsid w:val="00283EF5"/>
    <w:rsid w:val="00284F7C"/>
    <w:rsid w:val="00290246"/>
    <w:rsid w:val="00293784"/>
    <w:rsid w:val="002961E0"/>
    <w:rsid w:val="00296613"/>
    <w:rsid w:val="002A429E"/>
    <w:rsid w:val="002A7023"/>
    <w:rsid w:val="002A7757"/>
    <w:rsid w:val="002A7AF5"/>
    <w:rsid w:val="002B013E"/>
    <w:rsid w:val="002B5608"/>
    <w:rsid w:val="002C6FFE"/>
    <w:rsid w:val="002D0190"/>
    <w:rsid w:val="002D12E7"/>
    <w:rsid w:val="002D3C31"/>
    <w:rsid w:val="002F40FE"/>
    <w:rsid w:val="0030682F"/>
    <w:rsid w:val="00313DE6"/>
    <w:rsid w:val="0031410C"/>
    <w:rsid w:val="00314588"/>
    <w:rsid w:val="00317067"/>
    <w:rsid w:val="00320204"/>
    <w:rsid w:val="003213A6"/>
    <w:rsid w:val="00323E0E"/>
    <w:rsid w:val="00327E78"/>
    <w:rsid w:val="003302C3"/>
    <w:rsid w:val="0034154A"/>
    <w:rsid w:val="003422C2"/>
    <w:rsid w:val="00343D5A"/>
    <w:rsid w:val="003516E7"/>
    <w:rsid w:val="00353693"/>
    <w:rsid w:val="00354A06"/>
    <w:rsid w:val="00355BFA"/>
    <w:rsid w:val="0035662C"/>
    <w:rsid w:val="0036054C"/>
    <w:rsid w:val="00362C42"/>
    <w:rsid w:val="00363572"/>
    <w:rsid w:val="003651D7"/>
    <w:rsid w:val="003744C6"/>
    <w:rsid w:val="003768A1"/>
    <w:rsid w:val="00376FC0"/>
    <w:rsid w:val="00383400"/>
    <w:rsid w:val="0038386E"/>
    <w:rsid w:val="00384B35"/>
    <w:rsid w:val="00386314"/>
    <w:rsid w:val="0039648B"/>
    <w:rsid w:val="003A2554"/>
    <w:rsid w:val="003A2DF1"/>
    <w:rsid w:val="003A5688"/>
    <w:rsid w:val="003A5720"/>
    <w:rsid w:val="003B25FA"/>
    <w:rsid w:val="003C09C9"/>
    <w:rsid w:val="003D1B14"/>
    <w:rsid w:val="003D3BED"/>
    <w:rsid w:val="003D551B"/>
    <w:rsid w:val="003D6399"/>
    <w:rsid w:val="003D6F40"/>
    <w:rsid w:val="003E3023"/>
    <w:rsid w:val="003E3BC9"/>
    <w:rsid w:val="003E3C64"/>
    <w:rsid w:val="003E4DFB"/>
    <w:rsid w:val="003F2A47"/>
    <w:rsid w:val="003F4BE1"/>
    <w:rsid w:val="0040567A"/>
    <w:rsid w:val="0041438F"/>
    <w:rsid w:val="00422A04"/>
    <w:rsid w:val="00425632"/>
    <w:rsid w:val="00425D2B"/>
    <w:rsid w:val="00426E72"/>
    <w:rsid w:val="00433CBE"/>
    <w:rsid w:val="004344F6"/>
    <w:rsid w:val="00437472"/>
    <w:rsid w:val="004375CD"/>
    <w:rsid w:val="00440007"/>
    <w:rsid w:val="00442167"/>
    <w:rsid w:val="00444890"/>
    <w:rsid w:val="00451E84"/>
    <w:rsid w:val="00451FA6"/>
    <w:rsid w:val="0045253E"/>
    <w:rsid w:val="00460022"/>
    <w:rsid w:val="004639A8"/>
    <w:rsid w:val="00467DBD"/>
    <w:rsid w:val="00482F1D"/>
    <w:rsid w:val="00490B50"/>
    <w:rsid w:val="00491401"/>
    <w:rsid w:val="00492ADF"/>
    <w:rsid w:val="00494C79"/>
    <w:rsid w:val="004B64FC"/>
    <w:rsid w:val="004C48EB"/>
    <w:rsid w:val="004C505E"/>
    <w:rsid w:val="004C73A2"/>
    <w:rsid w:val="004D0607"/>
    <w:rsid w:val="004D7113"/>
    <w:rsid w:val="004D7D54"/>
    <w:rsid w:val="004E163D"/>
    <w:rsid w:val="004F1E76"/>
    <w:rsid w:val="00500280"/>
    <w:rsid w:val="00505672"/>
    <w:rsid w:val="00505BFB"/>
    <w:rsid w:val="00510753"/>
    <w:rsid w:val="005109F3"/>
    <w:rsid w:val="005132C9"/>
    <w:rsid w:val="00522715"/>
    <w:rsid w:val="00522FE0"/>
    <w:rsid w:val="005232B9"/>
    <w:rsid w:val="00530693"/>
    <w:rsid w:val="0053346B"/>
    <w:rsid w:val="00533FDC"/>
    <w:rsid w:val="0054102E"/>
    <w:rsid w:val="005465BF"/>
    <w:rsid w:val="00550FAD"/>
    <w:rsid w:val="00554F17"/>
    <w:rsid w:val="005638F9"/>
    <w:rsid w:val="005653D4"/>
    <w:rsid w:val="00566AF7"/>
    <w:rsid w:val="005713F0"/>
    <w:rsid w:val="00574CE4"/>
    <w:rsid w:val="005758D7"/>
    <w:rsid w:val="0059587A"/>
    <w:rsid w:val="005958B9"/>
    <w:rsid w:val="00596EEB"/>
    <w:rsid w:val="005A1456"/>
    <w:rsid w:val="005A35B3"/>
    <w:rsid w:val="005C3347"/>
    <w:rsid w:val="005C37ED"/>
    <w:rsid w:val="005C3A14"/>
    <w:rsid w:val="005D43D3"/>
    <w:rsid w:val="005D54B9"/>
    <w:rsid w:val="005E0F77"/>
    <w:rsid w:val="005E2727"/>
    <w:rsid w:val="005E6E57"/>
    <w:rsid w:val="005E78B4"/>
    <w:rsid w:val="005F54F3"/>
    <w:rsid w:val="006004FE"/>
    <w:rsid w:val="006023F4"/>
    <w:rsid w:val="006116AD"/>
    <w:rsid w:val="00625226"/>
    <w:rsid w:val="00634B0D"/>
    <w:rsid w:val="00634DA2"/>
    <w:rsid w:val="006403B8"/>
    <w:rsid w:val="00640429"/>
    <w:rsid w:val="00640CE5"/>
    <w:rsid w:val="006537ED"/>
    <w:rsid w:val="00657327"/>
    <w:rsid w:val="00660627"/>
    <w:rsid w:val="006619A5"/>
    <w:rsid w:val="006622CA"/>
    <w:rsid w:val="00664093"/>
    <w:rsid w:val="0067005C"/>
    <w:rsid w:val="0067401F"/>
    <w:rsid w:val="00675BA9"/>
    <w:rsid w:val="00677BE8"/>
    <w:rsid w:val="00681095"/>
    <w:rsid w:val="006826EB"/>
    <w:rsid w:val="00685D1D"/>
    <w:rsid w:val="00685DD6"/>
    <w:rsid w:val="0068676C"/>
    <w:rsid w:val="006877DB"/>
    <w:rsid w:val="00687809"/>
    <w:rsid w:val="00690730"/>
    <w:rsid w:val="00696C48"/>
    <w:rsid w:val="00697120"/>
    <w:rsid w:val="006A6E5F"/>
    <w:rsid w:val="006B0FC1"/>
    <w:rsid w:val="006B4331"/>
    <w:rsid w:val="006B64CE"/>
    <w:rsid w:val="006C4106"/>
    <w:rsid w:val="006C4D01"/>
    <w:rsid w:val="006C7CE3"/>
    <w:rsid w:val="006D2504"/>
    <w:rsid w:val="006D4204"/>
    <w:rsid w:val="006E0C6E"/>
    <w:rsid w:val="006E17BD"/>
    <w:rsid w:val="006E6DD1"/>
    <w:rsid w:val="006F2B78"/>
    <w:rsid w:val="006F46B5"/>
    <w:rsid w:val="006F7F43"/>
    <w:rsid w:val="00700628"/>
    <w:rsid w:val="00714DC2"/>
    <w:rsid w:val="007161EC"/>
    <w:rsid w:val="0071710B"/>
    <w:rsid w:val="007173DB"/>
    <w:rsid w:val="007229C1"/>
    <w:rsid w:val="007235DD"/>
    <w:rsid w:val="00724A09"/>
    <w:rsid w:val="00727617"/>
    <w:rsid w:val="00730996"/>
    <w:rsid w:val="0073660B"/>
    <w:rsid w:val="00740C1B"/>
    <w:rsid w:val="007413DC"/>
    <w:rsid w:val="00743003"/>
    <w:rsid w:val="00743157"/>
    <w:rsid w:val="007449A9"/>
    <w:rsid w:val="00746818"/>
    <w:rsid w:val="007506BB"/>
    <w:rsid w:val="007576BF"/>
    <w:rsid w:val="00760CD0"/>
    <w:rsid w:val="00764788"/>
    <w:rsid w:val="00766203"/>
    <w:rsid w:val="00767855"/>
    <w:rsid w:val="00772C5A"/>
    <w:rsid w:val="007738A6"/>
    <w:rsid w:val="00775906"/>
    <w:rsid w:val="00782862"/>
    <w:rsid w:val="00785232"/>
    <w:rsid w:val="007935DF"/>
    <w:rsid w:val="007949E4"/>
    <w:rsid w:val="0079558F"/>
    <w:rsid w:val="007960BA"/>
    <w:rsid w:val="00797521"/>
    <w:rsid w:val="007A58C3"/>
    <w:rsid w:val="007B3FD7"/>
    <w:rsid w:val="007C699C"/>
    <w:rsid w:val="007C7CD6"/>
    <w:rsid w:val="007D1AC1"/>
    <w:rsid w:val="007D4872"/>
    <w:rsid w:val="007D4C32"/>
    <w:rsid w:val="007E364B"/>
    <w:rsid w:val="007E5B5F"/>
    <w:rsid w:val="007F0973"/>
    <w:rsid w:val="007F0CE3"/>
    <w:rsid w:val="007F2586"/>
    <w:rsid w:val="007F4801"/>
    <w:rsid w:val="007F5333"/>
    <w:rsid w:val="007F6D48"/>
    <w:rsid w:val="00806FCA"/>
    <w:rsid w:val="00807749"/>
    <w:rsid w:val="0081718A"/>
    <w:rsid w:val="00823E96"/>
    <w:rsid w:val="0082579E"/>
    <w:rsid w:val="0082632C"/>
    <w:rsid w:val="00827379"/>
    <w:rsid w:val="008277EC"/>
    <w:rsid w:val="008319A5"/>
    <w:rsid w:val="00841085"/>
    <w:rsid w:val="00842D0C"/>
    <w:rsid w:val="00843384"/>
    <w:rsid w:val="00843AA9"/>
    <w:rsid w:val="008512C1"/>
    <w:rsid w:val="00854660"/>
    <w:rsid w:val="008548E1"/>
    <w:rsid w:val="008615D0"/>
    <w:rsid w:val="00863133"/>
    <w:rsid w:val="008706DF"/>
    <w:rsid w:val="00871412"/>
    <w:rsid w:val="00872EF2"/>
    <w:rsid w:val="0088157F"/>
    <w:rsid w:val="008824ED"/>
    <w:rsid w:val="008841F1"/>
    <w:rsid w:val="0089053E"/>
    <w:rsid w:val="0089179A"/>
    <w:rsid w:val="00894751"/>
    <w:rsid w:val="00896164"/>
    <w:rsid w:val="00897325"/>
    <w:rsid w:val="008A18F5"/>
    <w:rsid w:val="008A1FFB"/>
    <w:rsid w:val="008A335C"/>
    <w:rsid w:val="008A4F3D"/>
    <w:rsid w:val="008A50BA"/>
    <w:rsid w:val="008A7F86"/>
    <w:rsid w:val="008B3DC5"/>
    <w:rsid w:val="008B6C81"/>
    <w:rsid w:val="008C47DF"/>
    <w:rsid w:val="008C6B3D"/>
    <w:rsid w:val="008C7296"/>
    <w:rsid w:val="008D53C1"/>
    <w:rsid w:val="008D6446"/>
    <w:rsid w:val="008D708C"/>
    <w:rsid w:val="008E7B1D"/>
    <w:rsid w:val="008F14A2"/>
    <w:rsid w:val="008F6DD2"/>
    <w:rsid w:val="008F7FCB"/>
    <w:rsid w:val="00901544"/>
    <w:rsid w:val="009061F0"/>
    <w:rsid w:val="00907197"/>
    <w:rsid w:val="00913B31"/>
    <w:rsid w:val="009156EC"/>
    <w:rsid w:val="009157EB"/>
    <w:rsid w:val="009264C1"/>
    <w:rsid w:val="009307A6"/>
    <w:rsid w:val="00932FC8"/>
    <w:rsid w:val="00935B36"/>
    <w:rsid w:val="00941C63"/>
    <w:rsid w:val="00941CB7"/>
    <w:rsid w:val="0094531C"/>
    <w:rsid w:val="009469EF"/>
    <w:rsid w:val="009549FE"/>
    <w:rsid w:val="009604D9"/>
    <w:rsid w:val="009627FD"/>
    <w:rsid w:val="009642D3"/>
    <w:rsid w:val="00971139"/>
    <w:rsid w:val="00976010"/>
    <w:rsid w:val="00980650"/>
    <w:rsid w:val="009848F9"/>
    <w:rsid w:val="009913ED"/>
    <w:rsid w:val="009956CF"/>
    <w:rsid w:val="00996FB7"/>
    <w:rsid w:val="009A007C"/>
    <w:rsid w:val="009A29CE"/>
    <w:rsid w:val="009A4AF1"/>
    <w:rsid w:val="009A5510"/>
    <w:rsid w:val="009A62F8"/>
    <w:rsid w:val="009A75CD"/>
    <w:rsid w:val="009A77D4"/>
    <w:rsid w:val="009B10A0"/>
    <w:rsid w:val="009B5646"/>
    <w:rsid w:val="009B6498"/>
    <w:rsid w:val="009C167B"/>
    <w:rsid w:val="009C2A39"/>
    <w:rsid w:val="009C5B50"/>
    <w:rsid w:val="009C69E7"/>
    <w:rsid w:val="009D4833"/>
    <w:rsid w:val="009D7B6C"/>
    <w:rsid w:val="009E3D4E"/>
    <w:rsid w:val="009E6A93"/>
    <w:rsid w:val="009E757A"/>
    <w:rsid w:val="009F07F8"/>
    <w:rsid w:val="009F13DA"/>
    <w:rsid w:val="00A00E96"/>
    <w:rsid w:val="00A0118E"/>
    <w:rsid w:val="00A167D2"/>
    <w:rsid w:val="00A217E1"/>
    <w:rsid w:val="00A22A05"/>
    <w:rsid w:val="00A2591B"/>
    <w:rsid w:val="00A344BB"/>
    <w:rsid w:val="00A36E64"/>
    <w:rsid w:val="00A411AC"/>
    <w:rsid w:val="00A41EFB"/>
    <w:rsid w:val="00A42D13"/>
    <w:rsid w:val="00A42F47"/>
    <w:rsid w:val="00A513CD"/>
    <w:rsid w:val="00A51774"/>
    <w:rsid w:val="00A570B7"/>
    <w:rsid w:val="00A6103B"/>
    <w:rsid w:val="00A6360F"/>
    <w:rsid w:val="00A703B1"/>
    <w:rsid w:val="00A7090B"/>
    <w:rsid w:val="00A73370"/>
    <w:rsid w:val="00A7390D"/>
    <w:rsid w:val="00A77E5B"/>
    <w:rsid w:val="00A839DA"/>
    <w:rsid w:val="00A861B3"/>
    <w:rsid w:val="00A87453"/>
    <w:rsid w:val="00A90C9E"/>
    <w:rsid w:val="00A956B4"/>
    <w:rsid w:val="00A96296"/>
    <w:rsid w:val="00AA01EC"/>
    <w:rsid w:val="00AA1191"/>
    <w:rsid w:val="00AB4142"/>
    <w:rsid w:val="00AB6FBD"/>
    <w:rsid w:val="00AC21C2"/>
    <w:rsid w:val="00AC28B8"/>
    <w:rsid w:val="00AC3943"/>
    <w:rsid w:val="00AC5444"/>
    <w:rsid w:val="00AC6736"/>
    <w:rsid w:val="00AD36CB"/>
    <w:rsid w:val="00AD6245"/>
    <w:rsid w:val="00AD77AB"/>
    <w:rsid w:val="00AE58EB"/>
    <w:rsid w:val="00AF2C97"/>
    <w:rsid w:val="00AF63B2"/>
    <w:rsid w:val="00B001BC"/>
    <w:rsid w:val="00B04ABA"/>
    <w:rsid w:val="00B07629"/>
    <w:rsid w:val="00B076A2"/>
    <w:rsid w:val="00B13721"/>
    <w:rsid w:val="00B14E6F"/>
    <w:rsid w:val="00B20CA3"/>
    <w:rsid w:val="00B2326A"/>
    <w:rsid w:val="00B24B5B"/>
    <w:rsid w:val="00B24BE2"/>
    <w:rsid w:val="00B25619"/>
    <w:rsid w:val="00B26E99"/>
    <w:rsid w:val="00B300B3"/>
    <w:rsid w:val="00B340B5"/>
    <w:rsid w:val="00B348DE"/>
    <w:rsid w:val="00B468F9"/>
    <w:rsid w:val="00B52ABA"/>
    <w:rsid w:val="00B609A1"/>
    <w:rsid w:val="00B6191E"/>
    <w:rsid w:val="00B61EEB"/>
    <w:rsid w:val="00B65ADD"/>
    <w:rsid w:val="00B67A73"/>
    <w:rsid w:val="00B71C12"/>
    <w:rsid w:val="00B75A0A"/>
    <w:rsid w:val="00B75C45"/>
    <w:rsid w:val="00B7622A"/>
    <w:rsid w:val="00B81F7E"/>
    <w:rsid w:val="00B91C4D"/>
    <w:rsid w:val="00B92195"/>
    <w:rsid w:val="00B9245C"/>
    <w:rsid w:val="00B9601F"/>
    <w:rsid w:val="00B96C18"/>
    <w:rsid w:val="00B97081"/>
    <w:rsid w:val="00B97844"/>
    <w:rsid w:val="00BA7C9E"/>
    <w:rsid w:val="00BA7F56"/>
    <w:rsid w:val="00BB12BE"/>
    <w:rsid w:val="00BB2E4D"/>
    <w:rsid w:val="00BB3FEE"/>
    <w:rsid w:val="00BB467D"/>
    <w:rsid w:val="00BB6BC5"/>
    <w:rsid w:val="00BB7BFD"/>
    <w:rsid w:val="00BD25DF"/>
    <w:rsid w:val="00BE23BB"/>
    <w:rsid w:val="00BE7950"/>
    <w:rsid w:val="00BF1ADA"/>
    <w:rsid w:val="00BF2493"/>
    <w:rsid w:val="00C03AD4"/>
    <w:rsid w:val="00C03F22"/>
    <w:rsid w:val="00C052C7"/>
    <w:rsid w:val="00C17CFE"/>
    <w:rsid w:val="00C21F52"/>
    <w:rsid w:val="00C24072"/>
    <w:rsid w:val="00C243CC"/>
    <w:rsid w:val="00C24972"/>
    <w:rsid w:val="00C269F4"/>
    <w:rsid w:val="00C26A07"/>
    <w:rsid w:val="00C3059A"/>
    <w:rsid w:val="00C40F11"/>
    <w:rsid w:val="00C41324"/>
    <w:rsid w:val="00C61612"/>
    <w:rsid w:val="00C63223"/>
    <w:rsid w:val="00C63232"/>
    <w:rsid w:val="00C6737A"/>
    <w:rsid w:val="00C717F9"/>
    <w:rsid w:val="00C72EFF"/>
    <w:rsid w:val="00C73067"/>
    <w:rsid w:val="00C7543A"/>
    <w:rsid w:val="00C80AAD"/>
    <w:rsid w:val="00C814C6"/>
    <w:rsid w:val="00C82E73"/>
    <w:rsid w:val="00C836E5"/>
    <w:rsid w:val="00C83E7F"/>
    <w:rsid w:val="00C84B86"/>
    <w:rsid w:val="00C84FDF"/>
    <w:rsid w:val="00C90169"/>
    <w:rsid w:val="00C93FC3"/>
    <w:rsid w:val="00C94465"/>
    <w:rsid w:val="00C97A8D"/>
    <w:rsid w:val="00CA3020"/>
    <w:rsid w:val="00CA5E99"/>
    <w:rsid w:val="00CA70F7"/>
    <w:rsid w:val="00CB0B62"/>
    <w:rsid w:val="00CC4517"/>
    <w:rsid w:val="00CC505A"/>
    <w:rsid w:val="00CC69E0"/>
    <w:rsid w:val="00CD3A90"/>
    <w:rsid w:val="00CD6F01"/>
    <w:rsid w:val="00CE4FD0"/>
    <w:rsid w:val="00CF1C38"/>
    <w:rsid w:val="00CF2AF1"/>
    <w:rsid w:val="00CF4CBB"/>
    <w:rsid w:val="00D01CFA"/>
    <w:rsid w:val="00D03957"/>
    <w:rsid w:val="00D05B3C"/>
    <w:rsid w:val="00D07F0D"/>
    <w:rsid w:val="00D11E95"/>
    <w:rsid w:val="00D13D5C"/>
    <w:rsid w:val="00D14623"/>
    <w:rsid w:val="00D15789"/>
    <w:rsid w:val="00D22D2B"/>
    <w:rsid w:val="00D2393C"/>
    <w:rsid w:val="00D26C2F"/>
    <w:rsid w:val="00D3155F"/>
    <w:rsid w:val="00D3726D"/>
    <w:rsid w:val="00D5013B"/>
    <w:rsid w:val="00D51234"/>
    <w:rsid w:val="00D61512"/>
    <w:rsid w:val="00D62791"/>
    <w:rsid w:val="00D64FBB"/>
    <w:rsid w:val="00D65183"/>
    <w:rsid w:val="00D65A0B"/>
    <w:rsid w:val="00D670D3"/>
    <w:rsid w:val="00D711AB"/>
    <w:rsid w:val="00D81628"/>
    <w:rsid w:val="00D81BA9"/>
    <w:rsid w:val="00D84715"/>
    <w:rsid w:val="00D90B3F"/>
    <w:rsid w:val="00D92908"/>
    <w:rsid w:val="00D93F71"/>
    <w:rsid w:val="00D96673"/>
    <w:rsid w:val="00D96EE9"/>
    <w:rsid w:val="00DA126D"/>
    <w:rsid w:val="00DA3B0C"/>
    <w:rsid w:val="00DA3EC5"/>
    <w:rsid w:val="00DA65B2"/>
    <w:rsid w:val="00DB5137"/>
    <w:rsid w:val="00DB593A"/>
    <w:rsid w:val="00DB762C"/>
    <w:rsid w:val="00DC1DAA"/>
    <w:rsid w:val="00DD0CDB"/>
    <w:rsid w:val="00DD55DB"/>
    <w:rsid w:val="00DE059E"/>
    <w:rsid w:val="00DE3E54"/>
    <w:rsid w:val="00DE43F0"/>
    <w:rsid w:val="00DE7847"/>
    <w:rsid w:val="00DE78CA"/>
    <w:rsid w:val="00DF37F3"/>
    <w:rsid w:val="00DF3D6A"/>
    <w:rsid w:val="00DF5C0F"/>
    <w:rsid w:val="00E05D8E"/>
    <w:rsid w:val="00E06F03"/>
    <w:rsid w:val="00E11A39"/>
    <w:rsid w:val="00E11C5B"/>
    <w:rsid w:val="00E1317B"/>
    <w:rsid w:val="00E15651"/>
    <w:rsid w:val="00E175A9"/>
    <w:rsid w:val="00E20328"/>
    <w:rsid w:val="00E218EF"/>
    <w:rsid w:val="00E23617"/>
    <w:rsid w:val="00E26C78"/>
    <w:rsid w:val="00E313E0"/>
    <w:rsid w:val="00E3465C"/>
    <w:rsid w:val="00E41B1B"/>
    <w:rsid w:val="00E52F52"/>
    <w:rsid w:val="00E56130"/>
    <w:rsid w:val="00E56A21"/>
    <w:rsid w:val="00E56EE0"/>
    <w:rsid w:val="00E62551"/>
    <w:rsid w:val="00E657A1"/>
    <w:rsid w:val="00E80931"/>
    <w:rsid w:val="00E81787"/>
    <w:rsid w:val="00E85374"/>
    <w:rsid w:val="00E855EE"/>
    <w:rsid w:val="00E90017"/>
    <w:rsid w:val="00E92C25"/>
    <w:rsid w:val="00E92D68"/>
    <w:rsid w:val="00E9314D"/>
    <w:rsid w:val="00E9409C"/>
    <w:rsid w:val="00E943C9"/>
    <w:rsid w:val="00E95DE7"/>
    <w:rsid w:val="00E9602C"/>
    <w:rsid w:val="00EA1161"/>
    <w:rsid w:val="00EA351E"/>
    <w:rsid w:val="00EA4391"/>
    <w:rsid w:val="00EA72B8"/>
    <w:rsid w:val="00EB45C3"/>
    <w:rsid w:val="00EB4E01"/>
    <w:rsid w:val="00EB5E01"/>
    <w:rsid w:val="00EB621C"/>
    <w:rsid w:val="00EC13E7"/>
    <w:rsid w:val="00ED1863"/>
    <w:rsid w:val="00ED7488"/>
    <w:rsid w:val="00EE088D"/>
    <w:rsid w:val="00EE27A7"/>
    <w:rsid w:val="00EF0486"/>
    <w:rsid w:val="00EF11B3"/>
    <w:rsid w:val="00EF641E"/>
    <w:rsid w:val="00F01526"/>
    <w:rsid w:val="00F0453A"/>
    <w:rsid w:val="00F05C9A"/>
    <w:rsid w:val="00F1315D"/>
    <w:rsid w:val="00F21ADE"/>
    <w:rsid w:val="00F23988"/>
    <w:rsid w:val="00F272DA"/>
    <w:rsid w:val="00F308EF"/>
    <w:rsid w:val="00F3181E"/>
    <w:rsid w:val="00F336A9"/>
    <w:rsid w:val="00F3448D"/>
    <w:rsid w:val="00F37743"/>
    <w:rsid w:val="00F40E06"/>
    <w:rsid w:val="00F41B5B"/>
    <w:rsid w:val="00F52635"/>
    <w:rsid w:val="00F52687"/>
    <w:rsid w:val="00F77266"/>
    <w:rsid w:val="00F77DB4"/>
    <w:rsid w:val="00F817E9"/>
    <w:rsid w:val="00F857F1"/>
    <w:rsid w:val="00F90839"/>
    <w:rsid w:val="00F908EB"/>
    <w:rsid w:val="00F92273"/>
    <w:rsid w:val="00F970EE"/>
    <w:rsid w:val="00FA46FF"/>
    <w:rsid w:val="00FA7EED"/>
    <w:rsid w:val="00FB017E"/>
    <w:rsid w:val="00FB25A4"/>
    <w:rsid w:val="00FB5459"/>
    <w:rsid w:val="00FB5A71"/>
    <w:rsid w:val="00FC4F80"/>
    <w:rsid w:val="00FC6D67"/>
    <w:rsid w:val="00FD2AD0"/>
    <w:rsid w:val="00FE02E3"/>
    <w:rsid w:val="00FE62D1"/>
    <w:rsid w:val="00FE6373"/>
    <w:rsid w:val="00FE7802"/>
    <w:rsid w:val="00FF3D6A"/>
    <w:rsid w:val="00FF6B1C"/>
    <w:rsid w:val="00FF6B99"/>
    <w:rsid w:val="00FF74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355201"/>
  <w14:defaultImageDpi w14:val="32767"/>
  <w15:chartTrackingRefBased/>
  <w15:docId w15:val="{21471E23-0FD5-4542-BF24-FFC5DFF796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A5A85"/>
    <w:rPr>
      <w:rFonts w:ascii="Times New Roman" w:eastAsia="Times New Roman" w:hAnsi="Times New Roman" w:cs="Times New Roman"/>
    </w:rPr>
  </w:style>
  <w:style w:type="paragraph" w:styleId="Heading3">
    <w:name w:val="heading 3"/>
    <w:basedOn w:val="Normal"/>
    <w:next w:val="Normal"/>
    <w:link w:val="Heading3Char"/>
    <w:uiPriority w:val="9"/>
    <w:unhideWhenUsed/>
    <w:qFormat/>
    <w:rsid w:val="00FF74D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FF74DD"/>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FF74DD"/>
    <w:pPr>
      <w:ind w:left="720"/>
      <w:contextualSpacing/>
    </w:pPr>
  </w:style>
  <w:style w:type="paragraph" w:styleId="Footer">
    <w:name w:val="footer"/>
    <w:basedOn w:val="Normal"/>
    <w:link w:val="FooterChar"/>
    <w:uiPriority w:val="99"/>
    <w:unhideWhenUsed/>
    <w:rsid w:val="00E26C78"/>
    <w:pPr>
      <w:tabs>
        <w:tab w:val="center" w:pos="4680"/>
        <w:tab w:val="right" w:pos="9360"/>
      </w:tabs>
    </w:pPr>
  </w:style>
  <w:style w:type="character" w:customStyle="1" w:styleId="FooterChar">
    <w:name w:val="Footer Char"/>
    <w:basedOn w:val="DefaultParagraphFont"/>
    <w:link w:val="Footer"/>
    <w:uiPriority w:val="99"/>
    <w:rsid w:val="00E26C78"/>
  </w:style>
  <w:style w:type="character" w:styleId="PageNumber">
    <w:name w:val="page number"/>
    <w:basedOn w:val="DefaultParagraphFont"/>
    <w:uiPriority w:val="99"/>
    <w:semiHidden/>
    <w:unhideWhenUsed/>
    <w:rsid w:val="00E26C78"/>
  </w:style>
  <w:style w:type="paragraph" w:styleId="Header">
    <w:name w:val="header"/>
    <w:basedOn w:val="Normal"/>
    <w:link w:val="HeaderChar"/>
    <w:uiPriority w:val="99"/>
    <w:unhideWhenUsed/>
    <w:rsid w:val="00E26C78"/>
    <w:pPr>
      <w:tabs>
        <w:tab w:val="center" w:pos="4680"/>
        <w:tab w:val="right" w:pos="9360"/>
      </w:tabs>
    </w:pPr>
  </w:style>
  <w:style w:type="character" w:customStyle="1" w:styleId="HeaderChar">
    <w:name w:val="Header Char"/>
    <w:basedOn w:val="DefaultParagraphFont"/>
    <w:link w:val="Header"/>
    <w:uiPriority w:val="99"/>
    <w:rsid w:val="00E26C78"/>
  </w:style>
  <w:style w:type="character" w:styleId="Hyperlink">
    <w:name w:val="Hyperlink"/>
    <w:basedOn w:val="DefaultParagraphFont"/>
    <w:uiPriority w:val="99"/>
    <w:unhideWhenUsed/>
    <w:rsid w:val="00C61612"/>
    <w:rPr>
      <w:color w:val="0563C1" w:themeColor="hyperlink"/>
      <w:u w:val="single"/>
    </w:rPr>
  </w:style>
  <w:style w:type="character" w:styleId="UnresolvedMention">
    <w:name w:val="Unresolved Mention"/>
    <w:basedOn w:val="DefaultParagraphFont"/>
    <w:uiPriority w:val="99"/>
    <w:rsid w:val="00C61612"/>
    <w:rPr>
      <w:color w:val="605E5C"/>
      <w:shd w:val="clear" w:color="auto" w:fill="E1DFDD"/>
    </w:rPr>
  </w:style>
  <w:style w:type="table" w:styleId="TableGrid">
    <w:name w:val="Table Grid"/>
    <w:basedOn w:val="TableNormal"/>
    <w:uiPriority w:val="39"/>
    <w:rsid w:val="00D26C2F"/>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D26C2F"/>
    <w:pPr>
      <w:autoSpaceDE w:val="0"/>
      <w:autoSpaceDN w:val="0"/>
      <w:adjustRightInd w:val="0"/>
    </w:pPr>
    <w:rPr>
      <w:rFonts w:ascii="Arial" w:eastAsiaTheme="minorEastAsia" w:hAnsi="Arial" w:cs="Arial"/>
      <w:color w:val="000000"/>
    </w:rPr>
  </w:style>
  <w:style w:type="paragraph" w:customStyle="1" w:styleId="EndNoteBibliographyTitle">
    <w:name w:val="EndNote Bibliography Title"/>
    <w:basedOn w:val="Normal"/>
    <w:link w:val="EndNoteBibliographyTitleChar"/>
    <w:rsid w:val="002B5608"/>
    <w:pPr>
      <w:jc w:val="center"/>
    </w:pPr>
    <w:rPr>
      <w:rFonts w:eastAsiaTheme="minorHAnsi"/>
    </w:rPr>
  </w:style>
  <w:style w:type="character" w:customStyle="1" w:styleId="EndNoteBibliographyTitleChar">
    <w:name w:val="EndNote Bibliography Title Char"/>
    <w:basedOn w:val="DefaultParagraphFont"/>
    <w:link w:val="EndNoteBibliographyTitle"/>
    <w:rsid w:val="002B5608"/>
    <w:rPr>
      <w:rFonts w:ascii="Times New Roman" w:hAnsi="Times New Roman" w:cs="Times New Roman"/>
    </w:rPr>
  </w:style>
  <w:style w:type="paragraph" w:customStyle="1" w:styleId="EndNoteBibliography">
    <w:name w:val="EndNote Bibliography"/>
    <w:basedOn w:val="Normal"/>
    <w:link w:val="EndNoteBibliographyChar"/>
    <w:rsid w:val="002B5608"/>
    <w:pPr>
      <w:jc w:val="center"/>
    </w:pPr>
    <w:rPr>
      <w:rFonts w:eastAsiaTheme="minorHAnsi"/>
    </w:rPr>
  </w:style>
  <w:style w:type="character" w:customStyle="1" w:styleId="EndNoteBibliographyChar">
    <w:name w:val="EndNote Bibliography Char"/>
    <w:basedOn w:val="DefaultParagraphFont"/>
    <w:link w:val="EndNoteBibliography"/>
    <w:rsid w:val="002B5608"/>
    <w:rPr>
      <w:rFonts w:ascii="Times New Roman" w:hAnsi="Times New Roman" w:cs="Times New Roman"/>
    </w:rPr>
  </w:style>
  <w:style w:type="paragraph" w:styleId="NormalWeb">
    <w:name w:val="Normal (Web)"/>
    <w:basedOn w:val="Normal"/>
    <w:uiPriority w:val="99"/>
    <w:unhideWhenUsed/>
    <w:rsid w:val="009C2A39"/>
    <w:pPr>
      <w:spacing w:before="100" w:beforeAutospacing="1" w:after="100" w:afterAutospacing="1"/>
    </w:pPr>
  </w:style>
  <w:style w:type="character" w:styleId="LineNumber">
    <w:name w:val="line number"/>
    <w:basedOn w:val="DefaultParagraphFont"/>
    <w:uiPriority w:val="99"/>
    <w:semiHidden/>
    <w:unhideWhenUsed/>
    <w:rsid w:val="00C84FDF"/>
  </w:style>
  <w:style w:type="character" w:styleId="FollowedHyperlink">
    <w:name w:val="FollowedHyperlink"/>
    <w:basedOn w:val="DefaultParagraphFont"/>
    <w:uiPriority w:val="99"/>
    <w:semiHidden/>
    <w:unhideWhenUsed/>
    <w:rsid w:val="00BF249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734500">
      <w:bodyDiv w:val="1"/>
      <w:marLeft w:val="0"/>
      <w:marRight w:val="0"/>
      <w:marTop w:val="0"/>
      <w:marBottom w:val="0"/>
      <w:divBdr>
        <w:top w:val="none" w:sz="0" w:space="0" w:color="auto"/>
        <w:left w:val="none" w:sz="0" w:space="0" w:color="auto"/>
        <w:bottom w:val="none" w:sz="0" w:space="0" w:color="auto"/>
        <w:right w:val="none" w:sz="0" w:space="0" w:color="auto"/>
      </w:divBdr>
      <w:divsChild>
        <w:div w:id="166680809">
          <w:marLeft w:val="0"/>
          <w:marRight w:val="0"/>
          <w:marTop w:val="0"/>
          <w:marBottom w:val="0"/>
          <w:divBdr>
            <w:top w:val="none" w:sz="0" w:space="0" w:color="auto"/>
            <w:left w:val="none" w:sz="0" w:space="0" w:color="auto"/>
            <w:bottom w:val="none" w:sz="0" w:space="0" w:color="auto"/>
            <w:right w:val="none" w:sz="0" w:space="0" w:color="auto"/>
          </w:divBdr>
          <w:divsChild>
            <w:div w:id="92943257">
              <w:marLeft w:val="0"/>
              <w:marRight w:val="0"/>
              <w:marTop w:val="0"/>
              <w:marBottom w:val="0"/>
              <w:divBdr>
                <w:top w:val="none" w:sz="0" w:space="0" w:color="auto"/>
                <w:left w:val="none" w:sz="0" w:space="0" w:color="auto"/>
                <w:bottom w:val="none" w:sz="0" w:space="0" w:color="auto"/>
                <w:right w:val="none" w:sz="0" w:space="0" w:color="auto"/>
              </w:divBdr>
              <w:divsChild>
                <w:div w:id="567961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361869">
      <w:bodyDiv w:val="1"/>
      <w:marLeft w:val="0"/>
      <w:marRight w:val="0"/>
      <w:marTop w:val="0"/>
      <w:marBottom w:val="0"/>
      <w:divBdr>
        <w:top w:val="none" w:sz="0" w:space="0" w:color="auto"/>
        <w:left w:val="none" w:sz="0" w:space="0" w:color="auto"/>
        <w:bottom w:val="none" w:sz="0" w:space="0" w:color="auto"/>
        <w:right w:val="none" w:sz="0" w:space="0" w:color="auto"/>
      </w:divBdr>
      <w:divsChild>
        <w:div w:id="1272593969">
          <w:marLeft w:val="0"/>
          <w:marRight w:val="0"/>
          <w:marTop w:val="0"/>
          <w:marBottom w:val="0"/>
          <w:divBdr>
            <w:top w:val="none" w:sz="0" w:space="0" w:color="auto"/>
            <w:left w:val="none" w:sz="0" w:space="0" w:color="auto"/>
            <w:bottom w:val="none" w:sz="0" w:space="0" w:color="auto"/>
            <w:right w:val="none" w:sz="0" w:space="0" w:color="auto"/>
          </w:divBdr>
          <w:divsChild>
            <w:div w:id="1072855397">
              <w:marLeft w:val="0"/>
              <w:marRight w:val="0"/>
              <w:marTop w:val="0"/>
              <w:marBottom w:val="0"/>
              <w:divBdr>
                <w:top w:val="none" w:sz="0" w:space="0" w:color="auto"/>
                <w:left w:val="none" w:sz="0" w:space="0" w:color="auto"/>
                <w:bottom w:val="none" w:sz="0" w:space="0" w:color="auto"/>
                <w:right w:val="none" w:sz="0" w:space="0" w:color="auto"/>
              </w:divBdr>
              <w:divsChild>
                <w:div w:id="175400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34362">
      <w:bodyDiv w:val="1"/>
      <w:marLeft w:val="0"/>
      <w:marRight w:val="0"/>
      <w:marTop w:val="0"/>
      <w:marBottom w:val="0"/>
      <w:divBdr>
        <w:top w:val="none" w:sz="0" w:space="0" w:color="auto"/>
        <w:left w:val="none" w:sz="0" w:space="0" w:color="auto"/>
        <w:bottom w:val="none" w:sz="0" w:space="0" w:color="auto"/>
        <w:right w:val="none" w:sz="0" w:space="0" w:color="auto"/>
      </w:divBdr>
    </w:div>
    <w:div w:id="218789493">
      <w:bodyDiv w:val="1"/>
      <w:marLeft w:val="0"/>
      <w:marRight w:val="0"/>
      <w:marTop w:val="0"/>
      <w:marBottom w:val="0"/>
      <w:divBdr>
        <w:top w:val="none" w:sz="0" w:space="0" w:color="auto"/>
        <w:left w:val="none" w:sz="0" w:space="0" w:color="auto"/>
        <w:bottom w:val="none" w:sz="0" w:space="0" w:color="auto"/>
        <w:right w:val="none" w:sz="0" w:space="0" w:color="auto"/>
      </w:divBdr>
      <w:divsChild>
        <w:div w:id="535235011">
          <w:marLeft w:val="0"/>
          <w:marRight w:val="0"/>
          <w:marTop w:val="0"/>
          <w:marBottom w:val="0"/>
          <w:divBdr>
            <w:top w:val="none" w:sz="0" w:space="0" w:color="auto"/>
            <w:left w:val="none" w:sz="0" w:space="0" w:color="auto"/>
            <w:bottom w:val="none" w:sz="0" w:space="0" w:color="auto"/>
            <w:right w:val="none" w:sz="0" w:space="0" w:color="auto"/>
          </w:divBdr>
          <w:divsChild>
            <w:div w:id="2018341413">
              <w:marLeft w:val="0"/>
              <w:marRight w:val="0"/>
              <w:marTop w:val="0"/>
              <w:marBottom w:val="0"/>
              <w:divBdr>
                <w:top w:val="none" w:sz="0" w:space="0" w:color="auto"/>
                <w:left w:val="none" w:sz="0" w:space="0" w:color="auto"/>
                <w:bottom w:val="none" w:sz="0" w:space="0" w:color="auto"/>
                <w:right w:val="none" w:sz="0" w:space="0" w:color="auto"/>
              </w:divBdr>
              <w:divsChild>
                <w:div w:id="90410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097523">
      <w:bodyDiv w:val="1"/>
      <w:marLeft w:val="0"/>
      <w:marRight w:val="0"/>
      <w:marTop w:val="0"/>
      <w:marBottom w:val="0"/>
      <w:divBdr>
        <w:top w:val="none" w:sz="0" w:space="0" w:color="auto"/>
        <w:left w:val="none" w:sz="0" w:space="0" w:color="auto"/>
        <w:bottom w:val="none" w:sz="0" w:space="0" w:color="auto"/>
        <w:right w:val="none" w:sz="0" w:space="0" w:color="auto"/>
      </w:divBdr>
    </w:div>
    <w:div w:id="390622408">
      <w:bodyDiv w:val="1"/>
      <w:marLeft w:val="0"/>
      <w:marRight w:val="0"/>
      <w:marTop w:val="0"/>
      <w:marBottom w:val="0"/>
      <w:divBdr>
        <w:top w:val="none" w:sz="0" w:space="0" w:color="auto"/>
        <w:left w:val="none" w:sz="0" w:space="0" w:color="auto"/>
        <w:bottom w:val="none" w:sz="0" w:space="0" w:color="auto"/>
        <w:right w:val="none" w:sz="0" w:space="0" w:color="auto"/>
      </w:divBdr>
    </w:div>
    <w:div w:id="429087273">
      <w:bodyDiv w:val="1"/>
      <w:marLeft w:val="0"/>
      <w:marRight w:val="0"/>
      <w:marTop w:val="0"/>
      <w:marBottom w:val="0"/>
      <w:divBdr>
        <w:top w:val="none" w:sz="0" w:space="0" w:color="auto"/>
        <w:left w:val="none" w:sz="0" w:space="0" w:color="auto"/>
        <w:bottom w:val="none" w:sz="0" w:space="0" w:color="auto"/>
        <w:right w:val="none" w:sz="0" w:space="0" w:color="auto"/>
      </w:divBdr>
      <w:divsChild>
        <w:div w:id="822039925">
          <w:marLeft w:val="0"/>
          <w:marRight w:val="0"/>
          <w:marTop w:val="0"/>
          <w:marBottom w:val="0"/>
          <w:divBdr>
            <w:top w:val="none" w:sz="0" w:space="0" w:color="auto"/>
            <w:left w:val="none" w:sz="0" w:space="0" w:color="auto"/>
            <w:bottom w:val="none" w:sz="0" w:space="0" w:color="auto"/>
            <w:right w:val="none" w:sz="0" w:space="0" w:color="auto"/>
          </w:divBdr>
          <w:divsChild>
            <w:div w:id="456068405">
              <w:marLeft w:val="0"/>
              <w:marRight w:val="0"/>
              <w:marTop w:val="0"/>
              <w:marBottom w:val="0"/>
              <w:divBdr>
                <w:top w:val="none" w:sz="0" w:space="0" w:color="auto"/>
                <w:left w:val="none" w:sz="0" w:space="0" w:color="auto"/>
                <w:bottom w:val="none" w:sz="0" w:space="0" w:color="auto"/>
                <w:right w:val="none" w:sz="0" w:space="0" w:color="auto"/>
              </w:divBdr>
              <w:divsChild>
                <w:div w:id="751005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600666">
      <w:bodyDiv w:val="1"/>
      <w:marLeft w:val="0"/>
      <w:marRight w:val="0"/>
      <w:marTop w:val="0"/>
      <w:marBottom w:val="0"/>
      <w:divBdr>
        <w:top w:val="none" w:sz="0" w:space="0" w:color="auto"/>
        <w:left w:val="none" w:sz="0" w:space="0" w:color="auto"/>
        <w:bottom w:val="none" w:sz="0" w:space="0" w:color="auto"/>
        <w:right w:val="none" w:sz="0" w:space="0" w:color="auto"/>
      </w:divBdr>
    </w:div>
    <w:div w:id="939528346">
      <w:bodyDiv w:val="1"/>
      <w:marLeft w:val="0"/>
      <w:marRight w:val="0"/>
      <w:marTop w:val="0"/>
      <w:marBottom w:val="0"/>
      <w:divBdr>
        <w:top w:val="none" w:sz="0" w:space="0" w:color="auto"/>
        <w:left w:val="none" w:sz="0" w:space="0" w:color="auto"/>
        <w:bottom w:val="none" w:sz="0" w:space="0" w:color="auto"/>
        <w:right w:val="none" w:sz="0" w:space="0" w:color="auto"/>
      </w:divBdr>
    </w:div>
    <w:div w:id="1000891822">
      <w:bodyDiv w:val="1"/>
      <w:marLeft w:val="0"/>
      <w:marRight w:val="0"/>
      <w:marTop w:val="0"/>
      <w:marBottom w:val="0"/>
      <w:divBdr>
        <w:top w:val="none" w:sz="0" w:space="0" w:color="auto"/>
        <w:left w:val="none" w:sz="0" w:space="0" w:color="auto"/>
        <w:bottom w:val="none" w:sz="0" w:space="0" w:color="auto"/>
        <w:right w:val="none" w:sz="0" w:space="0" w:color="auto"/>
      </w:divBdr>
    </w:div>
    <w:div w:id="1116171228">
      <w:bodyDiv w:val="1"/>
      <w:marLeft w:val="0"/>
      <w:marRight w:val="0"/>
      <w:marTop w:val="0"/>
      <w:marBottom w:val="0"/>
      <w:divBdr>
        <w:top w:val="none" w:sz="0" w:space="0" w:color="auto"/>
        <w:left w:val="none" w:sz="0" w:space="0" w:color="auto"/>
        <w:bottom w:val="none" w:sz="0" w:space="0" w:color="auto"/>
        <w:right w:val="none" w:sz="0" w:space="0" w:color="auto"/>
      </w:divBdr>
      <w:divsChild>
        <w:div w:id="460659252">
          <w:marLeft w:val="0"/>
          <w:marRight w:val="0"/>
          <w:marTop w:val="0"/>
          <w:marBottom w:val="0"/>
          <w:divBdr>
            <w:top w:val="none" w:sz="0" w:space="0" w:color="auto"/>
            <w:left w:val="none" w:sz="0" w:space="0" w:color="auto"/>
            <w:bottom w:val="none" w:sz="0" w:space="0" w:color="auto"/>
            <w:right w:val="none" w:sz="0" w:space="0" w:color="auto"/>
          </w:divBdr>
          <w:divsChild>
            <w:div w:id="931015023">
              <w:marLeft w:val="0"/>
              <w:marRight w:val="0"/>
              <w:marTop w:val="0"/>
              <w:marBottom w:val="0"/>
              <w:divBdr>
                <w:top w:val="none" w:sz="0" w:space="0" w:color="auto"/>
                <w:left w:val="none" w:sz="0" w:space="0" w:color="auto"/>
                <w:bottom w:val="none" w:sz="0" w:space="0" w:color="auto"/>
                <w:right w:val="none" w:sz="0" w:space="0" w:color="auto"/>
              </w:divBdr>
              <w:divsChild>
                <w:div w:id="116478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672249">
      <w:bodyDiv w:val="1"/>
      <w:marLeft w:val="0"/>
      <w:marRight w:val="0"/>
      <w:marTop w:val="0"/>
      <w:marBottom w:val="0"/>
      <w:divBdr>
        <w:top w:val="none" w:sz="0" w:space="0" w:color="auto"/>
        <w:left w:val="none" w:sz="0" w:space="0" w:color="auto"/>
        <w:bottom w:val="none" w:sz="0" w:space="0" w:color="auto"/>
        <w:right w:val="none" w:sz="0" w:space="0" w:color="auto"/>
      </w:divBdr>
      <w:divsChild>
        <w:div w:id="1873760110">
          <w:marLeft w:val="0"/>
          <w:marRight w:val="0"/>
          <w:marTop w:val="0"/>
          <w:marBottom w:val="0"/>
          <w:divBdr>
            <w:top w:val="none" w:sz="0" w:space="0" w:color="auto"/>
            <w:left w:val="none" w:sz="0" w:space="0" w:color="auto"/>
            <w:bottom w:val="none" w:sz="0" w:space="0" w:color="auto"/>
            <w:right w:val="none" w:sz="0" w:space="0" w:color="auto"/>
          </w:divBdr>
          <w:divsChild>
            <w:div w:id="1300649849">
              <w:marLeft w:val="0"/>
              <w:marRight w:val="0"/>
              <w:marTop w:val="0"/>
              <w:marBottom w:val="0"/>
              <w:divBdr>
                <w:top w:val="none" w:sz="0" w:space="0" w:color="auto"/>
                <w:left w:val="none" w:sz="0" w:space="0" w:color="auto"/>
                <w:bottom w:val="none" w:sz="0" w:space="0" w:color="auto"/>
                <w:right w:val="none" w:sz="0" w:space="0" w:color="auto"/>
              </w:divBdr>
              <w:divsChild>
                <w:div w:id="158167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750372">
      <w:bodyDiv w:val="1"/>
      <w:marLeft w:val="0"/>
      <w:marRight w:val="0"/>
      <w:marTop w:val="0"/>
      <w:marBottom w:val="0"/>
      <w:divBdr>
        <w:top w:val="none" w:sz="0" w:space="0" w:color="auto"/>
        <w:left w:val="none" w:sz="0" w:space="0" w:color="auto"/>
        <w:bottom w:val="none" w:sz="0" w:space="0" w:color="auto"/>
        <w:right w:val="none" w:sz="0" w:space="0" w:color="auto"/>
      </w:divBdr>
    </w:div>
    <w:div w:id="1513035017">
      <w:bodyDiv w:val="1"/>
      <w:marLeft w:val="0"/>
      <w:marRight w:val="0"/>
      <w:marTop w:val="0"/>
      <w:marBottom w:val="0"/>
      <w:divBdr>
        <w:top w:val="none" w:sz="0" w:space="0" w:color="auto"/>
        <w:left w:val="none" w:sz="0" w:space="0" w:color="auto"/>
        <w:bottom w:val="none" w:sz="0" w:space="0" w:color="auto"/>
        <w:right w:val="none" w:sz="0" w:space="0" w:color="auto"/>
      </w:divBdr>
      <w:divsChild>
        <w:div w:id="1637759179">
          <w:marLeft w:val="0"/>
          <w:marRight w:val="0"/>
          <w:marTop w:val="0"/>
          <w:marBottom w:val="0"/>
          <w:divBdr>
            <w:top w:val="none" w:sz="0" w:space="0" w:color="auto"/>
            <w:left w:val="none" w:sz="0" w:space="0" w:color="auto"/>
            <w:bottom w:val="none" w:sz="0" w:space="0" w:color="auto"/>
            <w:right w:val="none" w:sz="0" w:space="0" w:color="auto"/>
          </w:divBdr>
          <w:divsChild>
            <w:div w:id="433522674">
              <w:marLeft w:val="0"/>
              <w:marRight w:val="0"/>
              <w:marTop w:val="0"/>
              <w:marBottom w:val="0"/>
              <w:divBdr>
                <w:top w:val="none" w:sz="0" w:space="0" w:color="auto"/>
                <w:left w:val="none" w:sz="0" w:space="0" w:color="auto"/>
                <w:bottom w:val="none" w:sz="0" w:space="0" w:color="auto"/>
                <w:right w:val="none" w:sz="0" w:space="0" w:color="auto"/>
              </w:divBdr>
              <w:divsChild>
                <w:div w:id="74195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058294">
      <w:bodyDiv w:val="1"/>
      <w:marLeft w:val="0"/>
      <w:marRight w:val="0"/>
      <w:marTop w:val="0"/>
      <w:marBottom w:val="0"/>
      <w:divBdr>
        <w:top w:val="none" w:sz="0" w:space="0" w:color="auto"/>
        <w:left w:val="none" w:sz="0" w:space="0" w:color="auto"/>
        <w:bottom w:val="none" w:sz="0" w:space="0" w:color="auto"/>
        <w:right w:val="none" w:sz="0" w:space="0" w:color="auto"/>
      </w:divBdr>
    </w:div>
    <w:div w:id="1560360478">
      <w:bodyDiv w:val="1"/>
      <w:marLeft w:val="0"/>
      <w:marRight w:val="0"/>
      <w:marTop w:val="0"/>
      <w:marBottom w:val="0"/>
      <w:divBdr>
        <w:top w:val="none" w:sz="0" w:space="0" w:color="auto"/>
        <w:left w:val="none" w:sz="0" w:space="0" w:color="auto"/>
        <w:bottom w:val="none" w:sz="0" w:space="0" w:color="auto"/>
        <w:right w:val="none" w:sz="0" w:space="0" w:color="auto"/>
      </w:divBdr>
    </w:div>
    <w:div w:id="1835947477">
      <w:bodyDiv w:val="1"/>
      <w:marLeft w:val="0"/>
      <w:marRight w:val="0"/>
      <w:marTop w:val="0"/>
      <w:marBottom w:val="0"/>
      <w:divBdr>
        <w:top w:val="none" w:sz="0" w:space="0" w:color="auto"/>
        <w:left w:val="none" w:sz="0" w:space="0" w:color="auto"/>
        <w:bottom w:val="none" w:sz="0" w:space="0" w:color="auto"/>
        <w:right w:val="none" w:sz="0" w:space="0" w:color="auto"/>
      </w:divBdr>
      <w:divsChild>
        <w:div w:id="1307126086">
          <w:marLeft w:val="0"/>
          <w:marRight w:val="0"/>
          <w:marTop w:val="0"/>
          <w:marBottom w:val="0"/>
          <w:divBdr>
            <w:top w:val="none" w:sz="0" w:space="0" w:color="auto"/>
            <w:left w:val="none" w:sz="0" w:space="0" w:color="auto"/>
            <w:bottom w:val="none" w:sz="0" w:space="0" w:color="auto"/>
            <w:right w:val="none" w:sz="0" w:space="0" w:color="auto"/>
          </w:divBdr>
          <w:divsChild>
            <w:div w:id="953096606">
              <w:marLeft w:val="0"/>
              <w:marRight w:val="0"/>
              <w:marTop w:val="0"/>
              <w:marBottom w:val="0"/>
              <w:divBdr>
                <w:top w:val="none" w:sz="0" w:space="0" w:color="auto"/>
                <w:left w:val="none" w:sz="0" w:space="0" w:color="auto"/>
                <w:bottom w:val="none" w:sz="0" w:space="0" w:color="auto"/>
                <w:right w:val="none" w:sz="0" w:space="0" w:color="auto"/>
              </w:divBdr>
              <w:divsChild>
                <w:div w:id="174838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453197">
      <w:bodyDiv w:val="1"/>
      <w:marLeft w:val="0"/>
      <w:marRight w:val="0"/>
      <w:marTop w:val="0"/>
      <w:marBottom w:val="0"/>
      <w:divBdr>
        <w:top w:val="none" w:sz="0" w:space="0" w:color="auto"/>
        <w:left w:val="none" w:sz="0" w:space="0" w:color="auto"/>
        <w:bottom w:val="none" w:sz="0" w:space="0" w:color="auto"/>
        <w:right w:val="none" w:sz="0" w:space="0" w:color="auto"/>
      </w:divBdr>
      <w:divsChild>
        <w:div w:id="247274368">
          <w:marLeft w:val="0"/>
          <w:marRight w:val="0"/>
          <w:marTop w:val="0"/>
          <w:marBottom w:val="0"/>
          <w:divBdr>
            <w:top w:val="none" w:sz="0" w:space="0" w:color="auto"/>
            <w:left w:val="none" w:sz="0" w:space="0" w:color="auto"/>
            <w:bottom w:val="none" w:sz="0" w:space="0" w:color="auto"/>
            <w:right w:val="none" w:sz="0" w:space="0" w:color="auto"/>
          </w:divBdr>
          <w:divsChild>
            <w:div w:id="1474979447">
              <w:marLeft w:val="0"/>
              <w:marRight w:val="0"/>
              <w:marTop w:val="0"/>
              <w:marBottom w:val="0"/>
              <w:divBdr>
                <w:top w:val="none" w:sz="0" w:space="0" w:color="auto"/>
                <w:left w:val="none" w:sz="0" w:space="0" w:color="auto"/>
                <w:bottom w:val="none" w:sz="0" w:space="0" w:color="auto"/>
                <w:right w:val="none" w:sz="0" w:space="0" w:color="auto"/>
              </w:divBdr>
              <w:divsChild>
                <w:div w:id="993753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m.lyerly@duke.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kim.lyerly@duke.edu" TargetMode="External"/><Relationship Id="rId4" Type="http://schemas.openxmlformats.org/officeDocument/2006/relationships/settings" Target="settings.xml"/><Relationship Id="rId9" Type="http://schemas.openxmlformats.org/officeDocument/2006/relationships/hyperlink" Target="https://github.com/cramanuj/ECA_modules_pa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6797CA-1D50-FB4B-A5A8-F238B17E2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1056</Words>
  <Characters>63021</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9-01-11T17:50:00Z</dcterms:created>
  <dcterms:modified xsi:type="dcterms:W3CDTF">2019-01-11T17:50:00Z</dcterms:modified>
</cp:coreProperties>
</file>